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7134F407"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Organisms in the marine environment are likely to exhibit variation in growth </w:t>
      </w:r>
      <w:ins w:id="0" w:author="JTT" w:date="2015-02-17T07:21:00Z">
        <w:r w:rsidR="0034058D">
          <w:rPr>
            <w:rFonts w:ascii="Times New Roman" w:hAnsi="Times New Roman" w:cs="Times New Roman"/>
            <w:sz w:val="24"/>
            <w:szCs w:val="24"/>
          </w:rPr>
          <w:t xml:space="preserve">rates </w:t>
        </w:r>
      </w:ins>
      <w:r>
        <w:rPr>
          <w:rFonts w:ascii="Times New Roman" w:hAnsi="Times New Roman" w:cs="Times New Roman"/>
          <w:sz w:val="24"/>
          <w:szCs w:val="24"/>
        </w:rPr>
        <w:t>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toothfish </w:t>
      </w:r>
      <w:r w:rsidR="00D043BF" w:rsidRPr="009C37AB">
        <w:rPr>
          <w:rFonts w:ascii="Times New Roman" w:hAnsi="Times New Roman" w:cs="Times New Roman"/>
          <w:sz w:val="24"/>
          <w:szCs w:val="24"/>
        </w:rPr>
        <w:t>(</w:t>
      </w:r>
      <w:r w:rsidR="00D043BF">
        <w:rPr>
          <w:rFonts w:ascii="Times New Roman" w:hAnsi="Times New Roman" w:cs="Times New Roman"/>
          <w:i/>
          <w:sz w:val="24"/>
          <w:szCs w:val="24"/>
        </w:rPr>
        <w:t>Dissostichus mawsoni</w:t>
      </w:r>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r>
        <w:rPr>
          <w:rFonts w:ascii="Times New Roman" w:hAnsi="Times New Roman" w:cs="Times New Roman"/>
          <w:i/>
          <w:sz w:val="24"/>
          <w:szCs w:val="24"/>
        </w:rPr>
        <w:t>TagGrowth</w:t>
      </w:r>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w:t>
      </w:r>
      <w:del w:id="1" w:author="JTT" w:date="2015-02-17T07:22:00Z">
        <w:r w:rsidR="00C202D7" w:rsidDel="0034058D">
          <w:rPr>
            <w:rFonts w:ascii="Times New Roman" w:hAnsi="Times New Roman" w:cs="Times New Roman"/>
            <w:sz w:val="24"/>
            <w:szCs w:val="24"/>
          </w:rPr>
          <w:delText xml:space="preserve">these </w:delText>
        </w:r>
      </w:del>
      <w:ins w:id="2" w:author="JTT" w:date="2015-02-17T07:22:00Z">
        <w:r w:rsidR="0034058D">
          <w:rPr>
            <w:rFonts w:ascii="Times New Roman" w:hAnsi="Times New Roman" w:cs="Times New Roman"/>
            <w:sz w:val="24"/>
            <w:szCs w:val="24"/>
          </w:rPr>
          <w:t xml:space="preserve">simulated </w:t>
        </w:r>
      </w:ins>
      <w:r w:rsidR="00C202D7">
        <w:rPr>
          <w:rFonts w:ascii="Times New Roman" w:hAnsi="Times New Roman" w:cs="Times New Roman"/>
          <w:sz w:val="24"/>
          <w:szCs w:val="24"/>
        </w:rPr>
        <w:t xml:space="preserve">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ins w:id="3" w:author="JTT" w:date="2015-02-17T07:23:00Z">
        <w:r w:rsidR="0034058D">
          <w:rPr>
            <w:rFonts w:ascii="Times New Roman" w:hAnsi="Times New Roman" w:cs="Times New Roman"/>
            <w:sz w:val="24"/>
            <w:szCs w:val="24"/>
          </w:rPr>
          <w:t>, and that parameters estimated in these models are reasonably precise given the case study sample sizes (315 individuals tagged and recaptured over 10 years)</w:t>
        </w:r>
      </w:ins>
      <w:r w:rsidR="00C202D7">
        <w:rPr>
          <w:rFonts w:ascii="Times New Roman" w:hAnsi="Times New Roman" w:cs="Times New Roman"/>
          <w:sz w:val="24"/>
          <w:szCs w:val="24"/>
        </w:rPr>
        <w:t xml:space="preserve">.  </w:t>
      </w:r>
      <w:del w:id="4" w:author="JTT" w:date="2015-02-17T07:22:00Z">
        <w:r w:rsidR="00C202D7" w:rsidDel="0034058D">
          <w:rPr>
            <w:rFonts w:ascii="Times New Roman" w:hAnsi="Times New Roman" w:cs="Times New Roman"/>
            <w:sz w:val="24"/>
            <w:szCs w:val="24"/>
          </w:rPr>
          <w:delText xml:space="preserve">These models </w:delText>
        </w:r>
      </w:del>
      <w:ins w:id="5" w:author="JTT" w:date="2015-02-17T07:22:00Z">
        <w:r w:rsidR="0034058D">
          <w:rPr>
            <w:rFonts w:ascii="Times New Roman" w:hAnsi="Times New Roman" w:cs="Times New Roman"/>
            <w:sz w:val="24"/>
            <w:szCs w:val="24"/>
          </w:rPr>
          <w:t xml:space="preserve">The case study application </w:t>
        </w:r>
      </w:ins>
      <w:r w:rsidR="00C202D7">
        <w:rPr>
          <w:rFonts w:ascii="Times New Roman" w:hAnsi="Times New Roman" w:cs="Times New Roman"/>
          <w:sz w:val="24"/>
          <w:szCs w:val="24"/>
        </w:rPr>
        <w:t>suggest</w:t>
      </w:r>
      <w:ins w:id="6" w:author="JTT" w:date="2015-02-17T07:22:00Z">
        <w:r w:rsidR="0034058D">
          <w:rPr>
            <w:rFonts w:ascii="Times New Roman" w:hAnsi="Times New Roman" w:cs="Times New Roman"/>
            <w:sz w:val="24"/>
            <w:szCs w:val="24"/>
          </w:rPr>
          <w:t>s</w:t>
        </w:r>
      </w:ins>
      <w:r w:rsidR="00C202D7">
        <w:rPr>
          <w:rFonts w:ascii="Times New Roman" w:hAnsi="Times New Roman" w:cs="Times New Roman"/>
          <w:sz w:val="24"/>
          <w:szCs w:val="24"/>
        </w:rPr>
        <w:t xml:space="preserve">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 xml:space="preserve">variation among individuals accounts for up to half of the total variability in </w:t>
      </w:r>
      <w:del w:id="7" w:author="JTT" w:date="2015-02-17T07:22:00Z">
        <w:r w:rsidR="00C202D7" w:rsidDel="0034058D">
          <w:rPr>
            <w:rFonts w:ascii="Times New Roman" w:hAnsi="Times New Roman" w:cs="Times New Roman"/>
            <w:sz w:val="24"/>
            <w:szCs w:val="24"/>
          </w:rPr>
          <w:delText>this species</w:delText>
        </w:r>
      </w:del>
      <w:ins w:id="8" w:author="JTT" w:date="2015-02-17T07:22:00Z">
        <w:r w:rsidR="0034058D">
          <w:rPr>
            <w:rFonts w:ascii="Times New Roman" w:hAnsi="Times New Roman" w:cs="Times New Roman"/>
            <w:sz w:val="24"/>
            <w:szCs w:val="24"/>
          </w:rPr>
          <w:t>Antarctic tootfish</w:t>
        </w:r>
      </w:ins>
      <w:r w:rsidR="00C202D7">
        <w:rPr>
          <w:rFonts w:ascii="Times New Roman" w:hAnsi="Times New Roman" w:cs="Times New Roman"/>
          <w:sz w:val="24"/>
          <w:szCs w:val="24"/>
        </w:rPr>
        <w:t xml:space="preserve">.  </w:t>
      </w:r>
      <w:del w:id="9" w:author="JTT" w:date="2015-02-17T07:23:00Z">
        <w:r w:rsidR="00C202D7" w:rsidDel="0034058D">
          <w:rPr>
            <w:rFonts w:ascii="Times New Roman" w:hAnsi="Times New Roman" w:cs="Times New Roman"/>
            <w:sz w:val="24"/>
            <w:szCs w:val="24"/>
          </w:rPr>
          <w:delText>A simulation study suggests that the parameters estimated in these models are unbiased</w:delText>
        </w:r>
        <w:r w:rsidR="00603447" w:rsidDel="0034058D">
          <w:rPr>
            <w:rFonts w:ascii="Times New Roman" w:hAnsi="Times New Roman" w:cs="Times New Roman"/>
            <w:sz w:val="24"/>
            <w:szCs w:val="24"/>
          </w:rPr>
          <w:delText xml:space="preserve"> given the sample sizes (315</w:delText>
        </w:r>
        <w:r w:rsidDel="0034058D">
          <w:rPr>
            <w:rFonts w:ascii="Times New Roman" w:hAnsi="Times New Roman" w:cs="Times New Roman"/>
            <w:sz w:val="24"/>
            <w:szCs w:val="24"/>
          </w:rPr>
          <w:delText xml:space="preserve"> individuals </w:delText>
        </w:r>
        <w:r w:rsidR="00ED1492" w:rsidDel="0034058D">
          <w:rPr>
            <w:rFonts w:ascii="Times New Roman" w:hAnsi="Times New Roman" w:cs="Times New Roman"/>
            <w:sz w:val="24"/>
            <w:szCs w:val="24"/>
          </w:rPr>
          <w:delText xml:space="preserve">tagged and </w:delText>
        </w:r>
        <w:r w:rsidDel="0034058D">
          <w:rPr>
            <w:rFonts w:ascii="Times New Roman" w:hAnsi="Times New Roman" w:cs="Times New Roman"/>
            <w:sz w:val="24"/>
            <w:szCs w:val="24"/>
          </w:rPr>
          <w:delText xml:space="preserve">recaptured over </w:delText>
        </w:r>
        <w:r w:rsidR="00ED1492" w:rsidDel="0034058D">
          <w:rPr>
            <w:rFonts w:ascii="Times New Roman" w:hAnsi="Times New Roman" w:cs="Times New Roman"/>
            <w:sz w:val="24"/>
            <w:szCs w:val="24"/>
          </w:rPr>
          <w:delText>10</w:delText>
        </w:r>
        <w:r w:rsidDel="0034058D">
          <w:rPr>
            <w:rFonts w:ascii="Times New Roman" w:hAnsi="Times New Roman" w:cs="Times New Roman"/>
            <w:sz w:val="24"/>
            <w:szCs w:val="24"/>
          </w:rPr>
          <w:delText xml:space="preserve"> years)</w:delText>
        </w:r>
      </w:del>
      <w:r w:rsidR="00C202D7">
        <w:rPr>
          <w:rFonts w:ascii="Times New Roman" w:hAnsi="Times New Roman" w:cs="Times New Roman"/>
          <w:sz w:val="24"/>
          <w:szCs w:val="24"/>
        </w:rPr>
        <w:t>.</w:t>
      </w:r>
      <w:r>
        <w:rPr>
          <w:rFonts w:ascii="Times New Roman" w:hAnsi="Times New Roman" w:cs="Times New Roman"/>
          <w:sz w:val="24"/>
          <w:szCs w:val="24"/>
        </w:rPr>
        <w:t xml:space="preserve">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Bertalanffy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0E607D47"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commentRangeStart w:id="10"/>
      <w:r>
        <w:rPr>
          <w:rFonts w:ascii="Times New Roman" w:hAnsi="Times New Roman" w:cs="Times New Roman"/>
          <w:sz w:val="24"/>
          <w:szCs w:val="24"/>
        </w:rPr>
        <w:t xml:space="preserve">We </w:t>
      </w:r>
      <w:del w:id="11" w:author="JTT" w:date="2015-02-17T07:24:00Z">
        <w:r w:rsidDel="0034058D">
          <w:rPr>
            <w:rFonts w:ascii="Times New Roman" w:hAnsi="Times New Roman" w:cs="Times New Roman"/>
            <w:sz w:val="24"/>
            <w:szCs w:val="24"/>
          </w:rPr>
          <w:delText xml:space="preserve">explicitly </w:delText>
        </w:r>
      </w:del>
      <w:del w:id="12" w:author="JTT" w:date="2015-02-17T07:26:00Z">
        <w:r w:rsidDel="0034058D">
          <w:rPr>
            <w:rFonts w:ascii="Times New Roman" w:hAnsi="Times New Roman" w:cs="Times New Roman"/>
            <w:sz w:val="24"/>
            <w:szCs w:val="24"/>
          </w:rPr>
          <w:delText xml:space="preserve">model </w:delText>
        </w:r>
      </w:del>
      <w:ins w:id="13" w:author="JTT" w:date="2015-02-17T07:26:00Z">
        <w:r w:rsidR="0034058D">
          <w:rPr>
            <w:rFonts w:ascii="Times New Roman" w:hAnsi="Times New Roman" w:cs="Times New Roman"/>
            <w:sz w:val="24"/>
            <w:szCs w:val="24"/>
          </w:rPr>
          <w:t xml:space="preserve">decompose variation in growth among individuals into </w:t>
        </w:r>
      </w:ins>
      <w:r w:rsidR="00E32154">
        <w:rPr>
          <w:rFonts w:ascii="Times New Roman" w:hAnsi="Times New Roman" w:cs="Times New Roman"/>
          <w:sz w:val="24"/>
          <w:szCs w:val="24"/>
        </w:rPr>
        <w:t>persistent (</w:t>
      </w:r>
      <w:del w:id="14" w:author="JTT" w:date="2015-02-17T07:24:00Z">
        <w:r w:rsidR="00E32154" w:rsidDel="0034058D">
          <w:rPr>
            <w:rFonts w:ascii="Times New Roman" w:hAnsi="Times New Roman" w:cs="Times New Roman"/>
            <w:sz w:val="24"/>
            <w:szCs w:val="24"/>
          </w:rPr>
          <w:delText xml:space="preserve">particular </w:delText>
        </w:r>
      </w:del>
      <w:del w:id="15" w:author="JTT" w:date="2015-02-17T07:26:00Z">
        <w:r w:rsidR="00E32154" w:rsidDel="0034058D">
          <w:rPr>
            <w:rFonts w:ascii="Times New Roman" w:hAnsi="Times New Roman" w:cs="Times New Roman"/>
            <w:sz w:val="24"/>
            <w:szCs w:val="24"/>
          </w:rPr>
          <w:delText xml:space="preserve">individuals growing </w:delText>
        </w:r>
      </w:del>
      <w:r w:rsidR="00E32154">
        <w:rPr>
          <w:rFonts w:ascii="Times New Roman" w:hAnsi="Times New Roman" w:cs="Times New Roman"/>
          <w:sz w:val="24"/>
          <w:szCs w:val="24"/>
        </w:rPr>
        <w:t>faster</w:t>
      </w:r>
      <w:del w:id="16" w:author="JTT" w:date="2015-02-17T07:25:00Z">
        <w:r w:rsidR="00E32154" w:rsidDel="0034058D">
          <w:rPr>
            <w:rFonts w:ascii="Times New Roman" w:hAnsi="Times New Roman" w:cs="Times New Roman"/>
            <w:sz w:val="24"/>
            <w:szCs w:val="24"/>
          </w:rPr>
          <w:delText>/slower</w:delText>
        </w:r>
      </w:del>
      <w:r w:rsidR="00E32154">
        <w:rPr>
          <w:rFonts w:ascii="Times New Roman" w:hAnsi="Times New Roman" w:cs="Times New Roman"/>
          <w:sz w:val="24"/>
          <w:szCs w:val="24"/>
        </w:rPr>
        <w:t xml:space="preserve">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w:t>
      </w:r>
      <w:del w:id="17" w:author="JTT" w:date="2015-02-17T07:24:00Z">
        <w:r w:rsidR="00E32154" w:rsidDel="0034058D">
          <w:rPr>
            <w:rFonts w:ascii="Times New Roman" w:hAnsi="Times New Roman" w:cs="Times New Roman"/>
            <w:sz w:val="24"/>
            <w:szCs w:val="24"/>
          </w:rPr>
          <w:delText xml:space="preserve">entire </w:delText>
        </w:r>
      </w:del>
      <w:r w:rsidR="00E32154">
        <w:rPr>
          <w:rFonts w:ascii="Times New Roman" w:hAnsi="Times New Roman" w:cs="Times New Roman"/>
          <w:sz w:val="24"/>
          <w:szCs w:val="24"/>
        </w:rPr>
        <w:t xml:space="preserve">lifetime) </w:t>
      </w:r>
      <w:del w:id="18" w:author="JTT" w:date="2015-02-17T07:26:00Z">
        <w:r w:rsidR="00E32154" w:rsidDel="0034058D">
          <w:rPr>
            <w:rFonts w:ascii="Times New Roman" w:hAnsi="Times New Roman" w:cs="Times New Roman"/>
            <w:sz w:val="24"/>
            <w:szCs w:val="24"/>
          </w:rPr>
          <w:delText xml:space="preserve">and </w:delText>
        </w:r>
      </w:del>
      <w:ins w:id="19" w:author="JTT" w:date="2015-02-17T07:26:00Z">
        <w:r w:rsidR="0034058D">
          <w:rPr>
            <w:rFonts w:ascii="Times New Roman" w:hAnsi="Times New Roman" w:cs="Times New Roman"/>
            <w:sz w:val="24"/>
            <w:szCs w:val="24"/>
          </w:rPr>
          <w:t xml:space="preserve">or </w:t>
        </w:r>
      </w:ins>
      <w:r w:rsidR="00E32154">
        <w:rPr>
          <w:rFonts w:ascii="Times New Roman" w:hAnsi="Times New Roman" w:cs="Times New Roman"/>
          <w:sz w:val="24"/>
          <w:szCs w:val="24"/>
        </w:rPr>
        <w:t>transient (</w:t>
      </w:r>
      <w:del w:id="20" w:author="JTT" w:date="2015-02-17T07:24:00Z">
        <w:r w:rsidR="00E32154" w:rsidDel="0034058D">
          <w:rPr>
            <w:rFonts w:ascii="Times New Roman" w:hAnsi="Times New Roman" w:cs="Times New Roman"/>
            <w:sz w:val="24"/>
            <w:szCs w:val="24"/>
          </w:rPr>
          <w:delText xml:space="preserve">particular </w:delText>
        </w:r>
      </w:del>
      <w:del w:id="21" w:author="JTT" w:date="2015-02-17T07:26:00Z">
        <w:r w:rsidR="00E32154" w:rsidDel="0034058D">
          <w:rPr>
            <w:rFonts w:ascii="Times New Roman" w:hAnsi="Times New Roman" w:cs="Times New Roman"/>
            <w:sz w:val="24"/>
            <w:szCs w:val="24"/>
          </w:rPr>
          <w:delText xml:space="preserve">individuals growing </w:delText>
        </w:r>
      </w:del>
      <w:r w:rsidR="00E32154">
        <w:rPr>
          <w:rFonts w:ascii="Times New Roman" w:hAnsi="Times New Roman" w:cs="Times New Roman"/>
          <w:sz w:val="24"/>
          <w:szCs w:val="24"/>
        </w:rPr>
        <w:t>faster in one year</w:t>
      </w:r>
      <w:del w:id="22" w:author="JTT" w:date="2015-02-17T07:24:00Z">
        <w:r w:rsidR="00E32154" w:rsidDel="0034058D">
          <w:rPr>
            <w:rFonts w:ascii="Times New Roman" w:hAnsi="Times New Roman" w:cs="Times New Roman"/>
            <w:sz w:val="24"/>
            <w:szCs w:val="24"/>
          </w:rPr>
          <w:delText xml:space="preserve"> than another year</w:delText>
        </w:r>
      </w:del>
      <w:r w:rsidR="00E32154">
        <w:rPr>
          <w:rFonts w:ascii="Times New Roman" w:hAnsi="Times New Roman" w:cs="Times New Roman"/>
          <w:sz w:val="24"/>
          <w:szCs w:val="24"/>
        </w:rPr>
        <w:t>)</w:t>
      </w:r>
      <w:ins w:id="23" w:author="JTT" w:date="2015-02-17T07:26:00Z">
        <w:r w:rsidR="0034058D">
          <w:rPr>
            <w:rFonts w:ascii="Times New Roman" w:hAnsi="Times New Roman" w:cs="Times New Roman"/>
            <w:sz w:val="24"/>
            <w:szCs w:val="24"/>
          </w:rPr>
          <w:t xml:space="preserve"> components</w:t>
        </w:r>
      </w:ins>
      <w:del w:id="24" w:author="JTT" w:date="2015-02-17T07:26:00Z">
        <w:r w:rsidR="00E32154" w:rsidDel="0034058D">
          <w:rPr>
            <w:rFonts w:ascii="Times New Roman" w:hAnsi="Times New Roman" w:cs="Times New Roman"/>
            <w:sz w:val="24"/>
            <w:szCs w:val="24"/>
          </w:rPr>
          <w:delText xml:space="preserve"> variation in growth </w:delText>
        </w:r>
      </w:del>
      <w:del w:id="25" w:author="JTT" w:date="2015-02-17T07:25:00Z">
        <w:r w:rsidR="00E32154" w:rsidDel="0034058D">
          <w:rPr>
            <w:rFonts w:ascii="Times New Roman" w:hAnsi="Times New Roman" w:cs="Times New Roman"/>
            <w:sz w:val="24"/>
            <w:szCs w:val="24"/>
          </w:rPr>
          <w:delText xml:space="preserve">rates </w:delText>
        </w:r>
      </w:del>
      <w:del w:id="26" w:author="JTT" w:date="2015-02-17T07:26:00Z">
        <w:r w:rsidR="00E32154" w:rsidDel="0034058D">
          <w:rPr>
            <w:rFonts w:ascii="Times New Roman" w:hAnsi="Times New Roman" w:cs="Times New Roman"/>
            <w:sz w:val="24"/>
            <w:szCs w:val="24"/>
          </w:rPr>
          <w:delText>among individuals</w:delText>
        </w:r>
      </w:del>
      <w:r>
        <w:rPr>
          <w:rFonts w:ascii="Times New Roman" w:hAnsi="Times New Roman" w:cs="Times New Roman"/>
          <w:sz w:val="24"/>
          <w:szCs w:val="24"/>
        </w:rPr>
        <w:t>.</w:t>
      </w:r>
      <w:commentRangeEnd w:id="10"/>
      <w:r w:rsidR="0034058D">
        <w:rPr>
          <w:rStyle w:val="CommentReference"/>
        </w:rPr>
        <w:commentReference w:id="10"/>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toothfish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toothfish.</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r w:rsidR="00EB28FA">
        <w:rPr>
          <w:rFonts w:ascii="Times New Roman" w:hAnsi="Times New Roman" w:cs="Times New Roman"/>
          <w:i/>
          <w:sz w:val="24"/>
          <w:szCs w:val="24"/>
        </w:rPr>
        <w:t>TagGrowth</w:t>
      </w:r>
      <w:r>
        <w:rPr>
          <w:rFonts w:ascii="Times New Roman" w:hAnsi="Times New Roman" w:cs="Times New Roman"/>
          <w:sz w:val="24"/>
          <w:szCs w:val="24"/>
        </w:rPr>
        <w:t>.</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34058D">
      <w:pPr>
        <w:tabs>
          <w:tab w:val="left" w:pos="360"/>
          <w:tab w:val="left" w:pos="720"/>
          <w:tab w:val="left" w:pos="8640"/>
        </w:tabs>
        <w:spacing w:after="0" w:line="480" w:lineRule="auto"/>
        <w:rPr>
          <w:rFonts w:ascii="Courier New" w:hAnsi="Courier New" w:cs="Courier New"/>
        </w:rPr>
      </w:pPr>
      <w:hyperlink r:id="rId10"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1E22E9D3"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Pr>
          <w:rFonts w:ascii="Times New Roman" w:hAnsi="Times New Roman" w:cs="Times New Roman"/>
          <w:sz w:val="24"/>
          <w:szCs w:val="24"/>
        </w:rPr>
        <w:t xml:space="preserve"> </w:t>
      </w:r>
      <w:r w:rsidR="00FB5CE1">
        <w:rPr>
          <w:rFonts w:ascii="Times New Roman" w:hAnsi="Times New Roman" w:cs="Times New Roman"/>
          <w:sz w:val="24"/>
          <w:szCs w:val="24"/>
        </w:rPr>
        <w:fldChar w:fldCharType="begin"/>
      </w:r>
      <w:ins w:id="27" w:author="JTT" w:date="2015-02-17T07:28:00Z">
        <w:r w:rsidR="0034058D">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ins>
      <w:del w:id="28" w:author="JTT" w:date="2015-02-17T07:28:00Z">
        <w:r w:rsidR="00FB5CE1" w:rsidDel="0034058D">
          <w:rPr>
            <w:rFonts w:ascii="Times New Roman" w:hAnsi="Times New Roman" w:cs="Times New Roman"/>
            <w:sz w:val="24"/>
            <w:szCs w:val="24"/>
          </w:rPr>
          <w:delInstrText xml:space="preserve"> ADDIN ZOTERO_ITEM CSL_CITATION {"citationID":"1lfnegiqi3","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delInstrText>
        </w:r>
      </w:del>
      <w:r w:rsidR="00FB5CE1">
        <w:rPr>
          <w:rFonts w:ascii="Times New Roman" w:hAnsi="Times New Roman" w:cs="Times New Roman"/>
          <w:sz w:val="24"/>
          <w:szCs w:val="24"/>
        </w:rPr>
        <w:fldChar w:fldCharType="separate"/>
      </w:r>
      <w:r w:rsidR="00FB5CE1" w:rsidRPr="00FB5CE1">
        <w:rPr>
          <w:rFonts w:ascii="Times New Roman" w:hAnsi="Times New Roman" w:cs="Times New Roman"/>
          <w:sz w:val="24"/>
        </w:rPr>
        <w:t>(Shelton et al., 2013)</w:t>
      </w:r>
      <w:r w:rsidR="00FB5CE1">
        <w:rPr>
          <w:rFonts w:ascii="Times New Roman" w:hAnsi="Times New Roman" w:cs="Times New Roman"/>
          <w:sz w:val="24"/>
          <w:szCs w:val="24"/>
        </w:rPr>
        <w:fldChar w:fldCharType="end"/>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138939A4"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ins w:id="29" w:author="JTT" w:date="2015-02-17T07:41:00Z">
        <w:r w:rsidR="00BA3791">
          <w:rPr>
            <w:rFonts w:ascii="Times New Roman" w:hAnsi="Times New Roman" w:cs="Times New Roman"/>
            <w:sz w:val="24"/>
            <w:szCs w:val="24"/>
          </w:rPr>
          <w:t xml:space="preserve">, </w:t>
        </w:r>
        <w:commentRangeStart w:id="30"/>
        <w:r w:rsidR="00BA3791" w:rsidRPr="006F474E">
          <w:rPr>
            <w:rFonts w:ascii="Times New Roman" w:hAnsi="Times New Roman" w:cs="Times New Roman"/>
            <w:sz w:val="24"/>
          </w:rPr>
          <w:t>Wolf and Weissing, 2012</w:t>
        </w:r>
        <w:commentRangeEnd w:id="30"/>
        <w:r w:rsidR="00BA3791">
          <w:rPr>
            <w:rStyle w:val="CommentReference"/>
          </w:rPr>
          <w:commentReference w:id="30"/>
        </w:r>
      </w:ins>
      <w:r>
        <w:rPr>
          <w:rFonts w:ascii="Times New Roman" w:hAnsi="Times New Roman" w:cs="Times New Roman"/>
          <w:sz w:val="24"/>
          <w:szCs w:val="24"/>
        </w:rPr>
        <w:t xml:space="preserve">).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ins w:id="31" w:author="JTT" w:date="2015-02-17T07:41:00Z">
        <w:r w:rsidR="00BA3791">
          <w:rPr>
            <w:rFonts w:ascii="Times New Roman" w:hAnsi="Times New Roman" w:cs="Times New Roman"/>
            <w:sz w:val="24"/>
            <w:szCs w:val="24"/>
          </w:rPr>
          <w:t xml:space="preserve">, and has been demonstrated to occur in small-lake mesocosm experiments </w:t>
        </w:r>
      </w:ins>
      <w:ins w:id="32" w:author="JTT" w:date="2015-02-17T07:42:00Z">
        <w:r w:rsidR="00BA3791">
          <w:rPr>
            <w:rFonts w:ascii="Times New Roman" w:hAnsi="Times New Roman" w:cs="Times New Roman"/>
            <w:sz w:val="24"/>
            <w:szCs w:val="24"/>
          </w:rPr>
          <w:t>(</w:t>
        </w:r>
        <w:commentRangeStart w:id="33"/>
        <w:r w:rsidR="00BA3791">
          <w:rPr>
            <w:rFonts w:ascii="Times New Roman" w:hAnsi="Times New Roman" w:cs="Times New Roman"/>
            <w:sz w:val="24"/>
            <w:szCs w:val="24"/>
          </w:rPr>
          <w:t>Biro and Post 2008</w:t>
        </w:r>
        <w:commentRangeEnd w:id="33"/>
        <w:r w:rsidR="00BA3791">
          <w:rPr>
            <w:rStyle w:val="CommentReference"/>
          </w:rPr>
          <w:commentReference w:id="33"/>
        </w:r>
        <w:r w:rsidR="00BA3791">
          <w:rPr>
            <w:rFonts w:ascii="Times New Roman" w:hAnsi="Times New Roman" w:cs="Times New Roman"/>
            <w:sz w:val="24"/>
            <w:szCs w:val="24"/>
          </w:rPr>
          <w:t>)</w:t>
        </w:r>
      </w:ins>
      <w:r>
        <w:rPr>
          <w:rFonts w:ascii="Times New Roman" w:hAnsi="Times New Roman" w:cs="Times New Roman"/>
          <w:sz w:val="24"/>
          <w:szCs w:val="24"/>
        </w:rPr>
        <w:t xml:space="preserve">.  Failure to account for persistent differences in growth rate can lead to biased estimation of average growth rates in wild </w:t>
      </w:r>
      <w:r>
        <w:rPr>
          <w:rFonts w:ascii="Times New Roman" w:hAnsi="Times New Roman" w:cs="Times New Roman"/>
          <w:sz w:val="24"/>
          <w:szCs w:val="24"/>
        </w:rPr>
        <w:lastRenderedPageBreak/>
        <w:t xml:space="preserve">populations, and population dynamics models are increasingly developed to account for these effects </w:t>
      </w:r>
      <w:r>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002F1BE7" w:rsidRPr="002F1BE7">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13698218" w:rsidR="00307F62" w:rsidDel="00C47457" w:rsidRDefault="00307F62">
      <w:pPr>
        <w:tabs>
          <w:tab w:val="left" w:pos="360"/>
          <w:tab w:val="left" w:pos="720"/>
          <w:tab w:val="left" w:pos="8640"/>
        </w:tabs>
        <w:spacing w:after="0" w:line="480" w:lineRule="auto"/>
        <w:rPr>
          <w:del w:id="34" w:author="JTT" w:date="2015-02-17T07:33:00Z"/>
          <w:rFonts w:ascii="Times New Roman" w:hAnsi="Times New Roman" w:cs="Times New Roman"/>
          <w:sz w:val="24"/>
          <w:szCs w:val="24"/>
        </w:rPr>
      </w:pPr>
      <w:moveFromRangeStart w:id="35" w:author="JTT" w:date="2015-02-17T07:33:00Z" w:name="move411921760"/>
      <w:moveFrom w:id="36" w:author="JTT" w:date="2015-02-17T07:33:00Z">
        <w:r w:rsidDel="00C47457">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sidDel="00C47457">
          <w:rPr>
            <w:rFonts w:ascii="Times New Roman" w:hAnsi="Times New Roman" w:cs="Times New Roman"/>
            <w:sz w:val="24"/>
            <w:szCs w:val="24"/>
          </w:rPr>
          <w:fldChar w:fldCharType="begin"/>
        </w:r>
        <w:r w:rsidR="002F1BE7" w:rsidDel="00C4745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Del="00C47457">
          <w:rPr>
            <w:rFonts w:ascii="Times New Roman" w:hAnsi="Times New Roman" w:cs="Times New Roman"/>
            <w:sz w:val="24"/>
            <w:szCs w:val="24"/>
          </w:rPr>
          <w:fldChar w:fldCharType="separate"/>
        </w:r>
        <w:r w:rsidR="002F1BE7" w:rsidRPr="002F1BE7" w:rsidDel="00C47457">
          <w:rPr>
            <w:rFonts w:ascii="Times New Roman" w:hAnsi="Times New Roman" w:cs="Times New Roman"/>
            <w:sz w:val="24"/>
          </w:rPr>
          <w:t>(Black et al., 2010)</w:t>
        </w:r>
        <w:r w:rsidDel="00C47457">
          <w:rPr>
            <w:rFonts w:ascii="Times New Roman" w:hAnsi="Times New Roman" w:cs="Times New Roman"/>
            <w:sz w:val="24"/>
            <w:szCs w:val="24"/>
          </w:rPr>
          <w:fldChar w:fldCharType="end"/>
        </w:r>
        <w:r w:rsidDel="00C47457">
          <w:rPr>
            <w:rFonts w:ascii="Times New Roman" w:hAnsi="Times New Roman" w:cs="Times New Roman"/>
            <w:sz w:val="24"/>
            <w:szCs w:val="24"/>
          </w:rPr>
          <w:t>, and this may cause all individuals to have elevated or depressed growth rates in a given y</w:t>
        </w:r>
        <w:r w:rsidR="00DB5DB4" w:rsidDel="00C47457">
          <w:rPr>
            <w:rFonts w:ascii="Times New Roman" w:hAnsi="Times New Roman" w:cs="Times New Roman"/>
            <w:sz w:val="24"/>
            <w:szCs w:val="24"/>
          </w:rPr>
          <w:t>ear.  Recent meta-analytic work</w:t>
        </w:r>
        <w:r w:rsidDel="00C47457">
          <w:rPr>
            <w:rFonts w:ascii="Times New Roman" w:hAnsi="Times New Roman" w:cs="Times New Roman"/>
            <w:sz w:val="24"/>
            <w:szCs w:val="24"/>
          </w:rPr>
          <w:t xml:space="preserve"> has supported the hypothesis that time-variation in average growth rates is the rule rather than the exception for marine populations </w:t>
        </w:r>
        <w:r w:rsidDel="00C47457">
          <w:rPr>
            <w:rFonts w:ascii="Times New Roman" w:hAnsi="Times New Roman" w:cs="Times New Roman"/>
            <w:sz w:val="24"/>
            <w:szCs w:val="24"/>
          </w:rPr>
          <w:fldChar w:fldCharType="begin"/>
        </w:r>
        <w:r w:rsidR="002F1BE7" w:rsidDel="00C4745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Del="00C47457">
          <w:rPr>
            <w:rFonts w:ascii="Times New Roman" w:hAnsi="Times New Roman" w:cs="Times New Roman"/>
            <w:sz w:val="24"/>
            <w:szCs w:val="24"/>
          </w:rPr>
          <w:fldChar w:fldCharType="separate"/>
        </w:r>
        <w:r w:rsidR="002F1BE7" w:rsidRPr="002F1BE7" w:rsidDel="00C47457">
          <w:rPr>
            <w:rFonts w:ascii="Times New Roman" w:hAnsi="Times New Roman" w:cs="Times New Roman"/>
            <w:sz w:val="24"/>
          </w:rPr>
          <w:t>(Thorson and Minte-Vera, In press)</w:t>
        </w:r>
        <w:r w:rsidDel="00C47457">
          <w:rPr>
            <w:rFonts w:ascii="Times New Roman" w:hAnsi="Times New Roman" w:cs="Times New Roman"/>
            <w:sz w:val="24"/>
            <w:szCs w:val="24"/>
          </w:rPr>
          <w:fldChar w:fldCharType="end"/>
        </w:r>
        <w:r w:rsidDel="00C47457">
          <w:rPr>
            <w:rFonts w:ascii="Times New Roman" w:hAnsi="Times New Roman" w:cs="Times New Roman"/>
            <w:sz w:val="24"/>
            <w:szCs w:val="24"/>
          </w:rPr>
          <w:t xml:space="preserve">.  Similarly, many studies have illustrated persistent spatial differences in growth rates </w:t>
        </w:r>
        <w:r w:rsidDel="00C47457">
          <w:rPr>
            <w:rFonts w:ascii="Times New Roman" w:hAnsi="Times New Roman" w:cs="Times New Roman"/>
            <w:sz w:val="24"/>
            <w:szCs w:val="24"/>
          </w:rPr>
          <w:fldChar w:fldCharType="begin"/>
        </w:r>
        <w:r w:rsidR="002F1BE7" w:rsidDel="00C4745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Del="00C47457">
          <w:rPr>
            <w:rFonts w:ascii="Times New Roman" w:hAnsi="Times New Roman" w:cs="Times New Roman"/>
            <w:sz w:val="24"/>
            <w:szCs w:val="24"/>
          </w:rPr>
          <w:fldChar w:fldCharType="separate"/>
        </w:r>
        <w:r w:rsidR="002F1BE7" w:rsidRPr="002F1BE7" w:rsidDel="00C47457">
          <w:rPr>
            <w:rFonts w:ascii="Times New Roman" w:hAnsi="Times New Roman" w:cs="Times New Roman"/>
            <w:sz w:val="24"/>
          </w:rPr>
          <w:t>(Gertseva et al., 2010)</w:t>
        </w:r>
        <w:r w:rsidDel="00C47457">
          <w:rPr>
            <w:rFonts w:ascii="Times New Roman" w:hAnsi="Times New Roman" w:cs="Times New Roman"/>
            <w:sz w:val="24"/>
            <w:szCs w:val="24"/>
          </w:rPr>
          <w:fldChar w:fldCharType="end"/>
        </w:r>
        <w:r w:rsidDel="00C47457">
          <w:rPr>
            <w:rFonts w:ascii="Times New Roman" w:hAnsi="Times New Roman" w:cs="Times New Roman"/>
            <w:sz w:val="24"/>
            <w:szCs w:val="24"/>
          </w:rPr>
          <w:t xml:space="preserve">, e.g., where populations often have a smaller maximum size in warmer waters.  </w:t>
        </w:r>
      </w:moveFrom>
      <w:moveFromRangeEnd w:id="35"/>
      <w:ins w:id="37" w:author="JTT" w:date="2015-02-17T07:33:00Z">
        <w:r w:rsidR="00C47457">
          <w:rPr>
            <w:rFonts w:ascii="Times New Roman" w:hAnsi="Times New Roman" w:cs="Times New Roman"/>
            <w:sz w:val="24"/>
            <w:szCs w:val="24"/>
          </w:rPr>
          <w:tab/>
        </w:r>
      </w:ins>
      <w:del w:id="38" w:author="JTT" w:date="2015-02-17T07:47:00Z">
        <w:r w:rsidR="00410ED6" w:rsidDel="00BA3791">
          <w:rPr>
            <w:rFonts w:ascii="Times New Roman" w:hAnsi="Times New Roman" w:cs="Times New Roman"/>
            <w:sz w:val="24"/>
            <w:szCs w:val="24"/>
          </w:rPr>
          <w:delText>Sex</w:delText>
        </w:r>
        <w:r w:rsidR="00611A3B" w:rsidDel="00BA3791">
          <w:rPr>
            <w:rFonts w:ascii="Times New Roman" w:hAnsi="Times New Roman" w:cs="Times New Roman"/>
            <w:sz w:val="24"/>
            <w:szCs w:val="24"/>
          </w:rPr>
          <w:delText>-specific differences in behavior</w:delText>
        </w:r>
        <w:r w:rsidR="00410ED6" w:rsidDel="00BA3791">
          <w:rPr>
            <w:rFonts w:ascii="Times New Roman" w:hAnsi="Times New Roman" w:cs="Times New Roman"/>
            <w:sz w:val="24"/>
            <w:szCs w:val="24"/>
          </w:rPr>
          <w:delText xml:space="preserve"> can </w:delText>
        </w:r>
      </w:del>
      <w:del w:id="39" w:author="JTT" w:date="2015-02-17T07:43:00Z">
        <w:r w:rsidR="00410ED6" w:rsidDel="00BA3791">
          <w:rPr>
            <w:rFonts w:ascii="Times New Roman" w:hAnsi="Times New Roman" w:cs="Times New Roman"/>
            <w:sz w:val="24"/>
            <w:szCs w:val="24"/>
          </w:rPr>
          <w:delText xml:space="preserve">also </w:delText>
        </w:r>
      </w:del>
      <w:del w:id="40" w:author="JTT" w:date="2015-02-17T07:47:00Z">
        <w:r w:rsidR="00EB28FA" w:rsidDel="00BA3791">
          <w:rPr>
            <w:rFonts w:ascii="Times New Roman" w:hAnsi="Times New Roman" w:cs="Times New Roman"/>
            <w:sz w:val="24"/>
            <w:szCs w:val="24"/>
          </w:rPr>
          <w:delText xml:space="preserve">result in </w:delText>
        </w:r>
        <w:r w:rsidR="00611A3B" w:rsidDel="00BA3791">
          <w:rPr>
            <w:rFonts w:ascii="Times New Roman" w:hAnsi="Times New Roman" w:cs="Times New Roman"/>
            <w:sz w:val="24"/>
            <w:szCs w:val="24"/>
          </w:rPr>
          <w:delText>differences</w:delText>
        </w:r>
        <w:r w:rsidR="00410ED6" w:rsidDel="00BA3791">
          <w:rPr>
            <w:rFonts w:ascii="Times New Roman" w:hAnsi="Times New Roman" w:cs="Times New Roman"/>
            <w:sz w:val="24"/>
            <w:szCs w:val="24"/>
          </w:rPr>
          <w:delText xml:space="preserve"> in growth rates</w:delText>
        </w:r>
        <w:r w:rsidR="00611A3B" w:rsidDel="00BA3791">
          <w:rPr>
            <w:rFonts w:ascii="Times New Roman" w:hAnsi="Times New Roman" w:cs="Times New Roman"/>
            <w:sz w:val="24"/>
            <w:szCs w:val="24"/>
          </w:rPr>
          <w:delText xml:space="preserve"> </w:delText>
        </w:r>
        <w:r w:rsidR="00EB28FA" w:rsidDel="00BA3791">
          <w:rPr>
            <w:rFonts w:ascii="Times New Roman" w:hAnsi="Times New Roman" w:cs="Times New Roman"/>
            <w:sz w:val="24"/>
            <w:szCs w:val="24"/>
          </w:rPr>
          <w:delText>between males and females</w:delText>
        </w:r>
        <w:r w:rsidR="00587D96" w:rsidDel="00BA3791">
          <w:rPr>
            <w:rFonts w:ascii="Times New Roman" w:hAnsi="Times New Roman" w:cs="Times New Roman"/>
            <w:sz w:val="24"/>
            <w:szCs w:val="24"/>
          </w:rPr>
          <w:delText xml:space="preserve"> </w:delText>
        </w:r>
        <w:r w:rsidR="00587D96" w:rsidDel="00BA3791">
          <w:rPr>
            <w:rFonts w:ascii="Times New Roman" w:hAnsi="Times New Roman" w:cs="Times New Roman"/>
            <w:sz w:val="24"/>
            <w:szCs w:val="24"/>
          </w:rPr>
          <w:fldChar w:fldCharType="begin"/>
        </w:r>
        <w:r w:rsidR="00587D96" w:rsidDel="00BA3791">
          <w:rPr>
            <w:rFonts w:ascii="Times New Roman" w:hAnsi="Times New Roman" w:cs="Times New Roman"/>
            <w:sz w:val="24"/>
            <w:szCs w:val="24"/>
          </w:rPr>
          <w:del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delInstrText>
        </w:r>
        <w:r w:rsidR="00587D96" w:rsidDel="00BA3791">
          <w:rPr>
            <w:rFonts w:ascii="Times New Roman" w:hAnsi="Times New Roman" w:cs="Times New Roman"/>
            <w:sz w:val="24"/>
            <w:szCs w:val="24"/>
          </w:rPr>
          <w:fldChar w:fldCharType="separate"/>
        </w:r>
        <w:r w:rsidR="00587D96" w:rsidRPr="00587D96" w:rsidDel="00BA3791">
          <w:rPr>
            <w:rFonts w:ascii="Times New Roman" w:hAnsi="Times New Roman" w:cs="Times New Roman"/>
            <w:sz w:val="24"/>
          </w:rPr>
          <w:delText>(Biro and Sampson, 2015)</w:delText>
        </w:r>
        <w:r w:rsidR="00587D96" w:rsidDel="00BA3791">
          <w:rPr>
            <w:rFonts w:ascii="Times New Roman" w:hAnsi="Times New Roman" w:cs="Times New Roman"/>
            <w:sz w:val="24"/>
            <w:szCs w:val="24"/>
          </w:rPr>
          <w:fldChar w:fldCharType="end"/>
        </w:r>
        <w:r w:rsidR="00410ED6" w:rsidDel="00BA3791">
          <w:rPr>
            <w:rFonts w:ascii="Times New Roman" w:hAnsi="Times New Roman" w:cs="Times New Roman"/>
            <w:sz w:val="24"/>
            <w:szCs w:val="24"/>
          </w:rPr>
          <w:delText>.</w:delText>
        </w:r>
      </w:del>
      <w:ins w:id="41" w:author="JTT" w:date="2015-02-17T07:44:00Z">
        <w:r w:rsidR="00BA3791">
          <w:rPr>
            <w:rFonts w:ascii="Times New Roman" w:hAnsi="Times New Roman" w:cs="Times New Roman"/>
            <w:sz w:val="24"/>
            <w:szCs w:val="24"/>
          </w:rPr>
          <w:t>In addition, individuals are likely to experience transient variation in growth rates</w:t>
        </w:r>
      </w:ins>
      <w:ins w:id="42" w:author="JTT" w:date="2015-02-17T07:47:00Z">
        <w:r w:rsidR="00BA3791">
          <w:rPr>
            <w:rFonts w:ascii="Times New Roman" w:hAnsi="Times New Roman" w:cs="Times New Roman"/>
            <w:sz w:val="24"/>
            <w:szCs w:val="24"/>
          </w:rPr>
          <w:t>.</w:t>
        </w:r>
      </w:ins>
      <w:ins w:id="43" w:author="JTT" w:date="2015-02-17T07:44:00Z">
        <w:r w:rsidR="00BA3791">
          <w:rPr>
            <w:rFonts w:ascii="Times New Roman" w:hAnsi="Times New Roman" w:cs="Times New Roman"/>
            <w:sz w:val="24"/>
            <w:szCs w:val="24"/>
          </w:rPr>
          <w:t xml:space="preserve"> </w:t>
        </w:r>
      </w:ins>
      <w:ins w:id="44" w:author="JTT" w:date="2015-02-17T07:47:00Z">
        <w:r w:rsidR="00BA3791">
          <w:rPr>
            <w:rFonts w:ascii="Times New Roman" w:hAnsi="Times New Roman" w:cs="Times New Roman"/>
            <w:sz w:val="24"/>
            <w:szCs w:val="24"/>
          </w:rPr>
          <w:t xml:space="preserve"> T</w:t>
        </w:r>
      </w:ins>
      <w:ins w:id="45" w:author="JTT" w:date="2015-02-17T07:44:00Z">
        <w:r w:rsidR="00BA3791">
          <w:rPr>
            <w:rFonts w:ascii="Times New Roman" w:hAnsi="Times New Roman" w:cs="Times New Roman"/>
            <w:sz w:val="24"/>
            <w:szCs w:val="24"/>
          </w:rPr>
          <w:t>ransient variation could be caused by many different processes including movement between warmer/colder ambient temperatures</w:t>
        </w:r>
      </w:ins>
      <w:ins w:id="46" w:author="JTT" w:date="2015-02-17T07:55:00Z">
        <w:r w:rsidR="001D702B">
          <w:rPr>
            <w:rFonts w:ascii="Times New Roman" w:hAnsi="Times New Roman" w:cs="Times New Roman"/>
            <w:sz w:val="24"/>
            <w:szCs w:val="24"/>
          </w:rPr>
          <w:t xml:space="preserve"> (and hence transient variation in metabolic rates)</w:t>
        </w:r>
      </w:ins>
      <w:ins w:id="47" w:author="JTT" w:date="2015-02-17T07:44:00Z">
        <w:r w:rsidR="00BA3791">
          <w:rPr>
            <w:rFonts w:ascii="Times New Roman" w:hAnsi="Times New Roman" w:cs="Times New Roman"/>
            <w:sz w:val="24"/>
            <w:szCs w:val="24"/>
          </w:rPr>
          <w:t>, periodic access to improved feeding</w:t>
        </w:r>
      </w:ins>
      <w:ins w:id="48" w:author="JTT" w:date="2015-02-17T07:54:00Z">
        <w:r w:rsidR="001D702B">
          <w:rPr>
            <w:rFonts w:ascii="Times New Roman" w:hAnsi="Times New Roman" w:cs="Times New Roman"/>
            <w:sz w:val="24"/>
            <w:szCs w:val="24"/>
          </w:rPr>
          <w:t xml:space="preserve"> (</w:t>
        </w:r>
        <w:commentRangeStart w:id="49"/>
        <w:r w:rsidR="001D702B" w:rsidRPr="00281D74">
          <w:rPr>
            <w:rFonts w:ascii="Times New Roman" w:hAnsi="Times New Roman" w:cs="Times New Roman"/>
            <w:sz w:val="24"/>
          </w:rPr>
          <w:t>Armstrong and Schindler, 2011</w:t>
        </w:r>
        <w:commentRangeEnd w:id="49"/>
        <w:r w:rsidR="001D702B">
          <w:rPr>
            <w:rStyle w:val="CommentReference"/>
          </w:rPr>
          <w:commentReference w:id="49"/>
        </w:r>
        <w:r w:rsidR="001D702B">
          <w:rPr>
            <w:rFonts w:ascii="Times New Roman" w:hAnsi="Times New Roman" w:cs="Times New Roman"/>
            <w:sz w:val="24"/>
          </w:rPr>
          <w:t>)</w:t>
        </w:r>
      </w:ins>
      <w:ins w:id="50" w:author="JTT" w:date="2015-02-17T07:44:00Z">
        <w:r w:rsidR="00BA3791">
          <w:rPr>
            <w:rFonts w:ascii="Times New Roman" w:hAnsi="Times New Roman" w:cs="Times New Roman"/>
            <w:sz w:val="24"/>
            <w:szCs w:val="24"/>
          </w:rPr>
          <w:t xml:space="preserve">, and </w:t>
        </w:r>
      </w:ins>
      <w:ins w:id="51" w:author="JTT" w:date="2015-02-17T07:55:00Z">
        <w:r w:rsidR="001D702B">
          <w:rPr>
            <w:rFonts w:ascii="Times New Roman" w:hAnsi="Times New Roman" w:cs="Times New Roman"/>
            <w:sz w:val="24"/>
            <w:szCs w:val="24"/>
          </w:rPr>
          <w:t xml:space="preserve">year-specific </w:t>
        </w:r>
      </w:ins>
      <w:ins w:id="52" w:author="JTT" w:date="2015-02-17T07:44:00Z">
        <w:r w:rsidR="00BA3791">
          <w:rPr>
            <w:rFonts w:ascii="Times New Roman" w:hAnsi="Times New Roman" w:cs="Times New Roman"/>
            <w:sz w:val="24"/>
            <w:szCs w:val="24"/>
          </w:rPr>
          <w:t xml:space="preserve">decisions </w:t>
        </w:r>
      </w:ins>
      <w:ins w:id="53" w:author="JTT" w:date="2015-02-17T07:55:00Z">
        <w:r w:rsidR="001D702B">
          <w:rPr>
            <w:rFonts w:ascii="Times New Roman" w:hAnsi="Times New Roman" w:cs="Times New Roman"/>
            <w:sz w:val="24"/>
            <w:szCs w:val="24"/>
          </w:rPr>
          <w:t xml:space="preserve">regarding the </w:t>
        </w:r>
      </w:ins>
      <w:ins w:id="54" w:author="JTT" w:date="2015-02-17T07:44:00Z">
        <w:r w:rsidR="00BA3791">
          <w:rPr>
            <w:rFonts w:ascii="Times New Roman" w:hAnsi="Times New Roman" w:cs="Times New Roman"/>
            <w:sz w:val="24"/>
            <w:szCs w:val="24"/>
          </w:rPr>
          <w:t>allocation of resources between growth and reproduction</w:t>
        </w:r>
      </w:ins>
      <w:ins w:id="55" w:author="JTT" w:date="2015-02-17T07:51:00Z">
        <w:r w:rsidR="001D702B">
          <w:rPr>
            <w:rFonts w:ascii="Times New Roman" w:hAnsi="Times New Roman" w:cs="Times New Roman"/>
            <w:sz w:val="24"/>
            <w:szCs w:val="24"/>
          </w:rPr>
          <w:t xml:space="preserve"> (</w:t>
        </w:r>
        <w:commentRangeStart w:id="56"/>
        <w:r w:rsidR="001D702B" w:rsidRPr="00281D74">
          <w:rPr>
            <w:rFonts w:ascii="Times New Roman" w:hAnsi="Times New Roman" w:cs="Times New Roman"/>
            <w:sz w:val="24"/>
            <w:szCs w:val="24"/>
          </w:rPr>
          <w:t>Jørgensen and Fiksen, 2006</w:t>
        </w:r>
        <w:commentRangeEnd w:id="56"/>
        <w:r w:rsidR="001D702B">
          <w:rPr>
            <w:rStyle w:val="CommentReference"/>
          </w:rPr>
          <w:commentReference w:id="56"/>
        </w:r>
        <w:r w:rsidR="001D702B">
          <w:rPr>
            <w:rFonts w:ascii="Times New Roman" w:hAnsi="Times New Roman" w:cs="Times New Roman"/>
            <w:sz w:val="24"/>
            <w:szCs w:val="24"/>
          </w:rPr>
          <w:t>)</w:t>
        </w:r>
      </w:ins>
      <w:ins w:id="57" w:author="JTT" w:date="2015-02-17T07:44:00Z">
        <w:r w:rsidR="00BA3791">
          <w:rPr>
            <w:rFonts w:ascii="Times New Roman" w:hAnsi="Times New Roman" w:cs="Times New Roman"/>
            <w:sz w:val="24"/>
            <w:szCs w:val="24"/>
          </w:rPr>
          <w:t xml:space="preserve">.  </w:t>
        </w:r>
      </w:ins>
      <w:ins w:id="58" w:author="JTT" w:date="2015-02-17T07:47:00Z">
        <w:r w:rsidR="00BA3791">
          <w:rPr>
            <w:rFonts w:ascii="Times New Roman" w:hAnsi="Times New Roman" w:cs="Times New Roman"/>
            <w:sz w:val="24"/>
            <w:szCs w:val="24"/>
          </w:rPr>
          <w:t>Finally, s</w:t>
        </w:r>
        <w:r w:rsidR="00BA3791">
          <w:rPr>
            <w:rFonts w:ascii="Times New Roman" w:hAnsi="Times New Roman" w:cs="Times New Roman"/>
            <w:sz w:val="24"/>
            <w:szCs w:val="24"/>
          </w:rPr>
          <w:t xml:space="preserve">ex-specific differences in behavior can result in differences in </w:t>
        </w:r>
      </w:ins>
      <w:ins w:id="59" w:author="JTT" w:date="2015-02-17T07:55:00Z">
        <w:r w:rsidR="001D702B">
          <w:rPr>
            <w:rFonts w:ascii="Times New Roman" w:hAnsi="Times New Roman" w:cs="Times New Roman"/>
            <w:sz w:val="24"/>
            <w:szCs w:val="24"/>
          </w:rPr>
          <w:t xml:space="preserve">average </w:t>
        </w:r>
      </w:ins>
      <w:ins w:id="60" w:author="JTT" w:date="2015-02-17T07:47:00Z">
        <w:r w:rsidR="00BA3791">
          <w:rPr>
            <w:rFonts w:ascii="Times New Roman" w:hAnsi="Times New Roman" w:cs="Times New Roman"/>
            <w:sz w:val="24"/>
            <w:szCs w:val="24"/>
          </w:rPr>
          <w:t xml:space="preserve">growth rates between males and femal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Pr>
            <w:rFonts w:ascii="Times New Roman" w:hAnsi="Times New Roman" w:cs="Times New Roman"/>
            <w:sz w:val="24"/>
            <w:szCs w:val="24"/>
          </w:rPr>
          <w:fldChar w:fldCharType="separate"/>
        </w:r>
        <w:r w:rsidR="00BA3791" w:rsidRPr="00587D96">
          <w:rPr>
            <w:rFonts w:ascii="Times New Roman" w:hAnsi="Times New Roman" w:cs="Times New Roman"/>
            <w:sz w:val="24"/>
          </w:rPr>
          <w:t>(Biro and Sampson, 2015)</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Sex-specific differences in growth rate are commonly included in population models for marine species </w:t>
        </w:r>
        <w:r w:rsidR="00BA3791">
          <w:rPr>
            <w:rFonts w:ascii="Times New Roman" w:hAnsi="Times New Roman" w:cs="Times New Roman"/>
            <w:sz w:val="24"/>
            <w:szCs w:val="24"/>
          </w:rPr>
          <w:fldChar w:fldCharType="begin"/>
        </w:r>
        <w:r w:rsidR="00BA3791">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Pr>
            <w:rFonts w:ascii="Times New Roman" w:hAnsi="Times New Roman" w:cs="Times New Roman"/>
            <w:sz w:val="24"/>
            <w:szCs w:val="24"/>
          </w:rPr>
          <w:fldChar w:fldCharType="separate"/>
        </w:r>
        <w:r w:rsidR="00BA3791" w:rsidRPr="00806310">
          <w:rPr>
            <w:rFonts w:ascii="Times New Roman" w:hAnsi="Times New Roman" w:cs="Times New Roman"/>
            <w:sz w:val="24"/>
          </w:rPr>
          <w:t>(Methot and Wetzel, 2013)</w:t>
        </w:r>
        <w:r w:rsidR="00BA3791">
          <w:rPr>
            <w:rFonts w:ascii="Times New Roman" w:hAnsi="Times New Roman" w:cs="Times New Roman"/>
            <w:sz w:val="24"/>
            <w:szCs w:val="24"/>
          </w:rPr>
          <w:fldChar w:fldCharType="end"/>
        </w:r>
        <w:r w:rsidR="00BA3791">
          <w:rPr>
            <w:rFonts w:ascii="Times New Roman" w:hAnsi="Times New Roman" w:cs="Times New Roman"/>
            <w:sz w:val="24"/>
            <w:szCs w:val="24"/>
          </w:rPr>
          <w:t xml:space="preserve">.  </w:t>
        </w:r>
      </w:ins>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del w:id="61" w:author="JTT" w:date="2015-02-17T07:33:00Z">
        <w:r w:rsidDel="00C47457">
          <w:rPr>
            <w:rFonts w:ascii="Times New Roman" w:hAnsi="Times New Roman" w:cs="Times New Roman"/>
            <w:sz w:val="24"/>
            <w:szCs w:val="24"/>
          </w:rPr>
          <w:tab/>
        </w:r>
      </w:del>
      <w:r>
        <w:rPr>
          <w:rFonts w:ascii="Times New Roman" w:hAnsi="Times New Roman" w:cs="Times New Roman"/>
          <w:sz w:val="24"/>
          <w:szCs w:val="24"/>
        </w:rPr>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1B3EAF9A" w:rsidR="00091C30" w:rsidDel="00BA3791" w:rsidRDefault="00091C30">
      <w:pPr>
        <w:pStyle w:val="ListParagraph"/>
        <w:numPr>
          <w:ilvl w:val="0"/>
          <w:numId w:val="3"/>
        </w:numPr>
        <w:tabs>
          <w:tab w:val="left" w:pos="360"/>
          <w:tab w:val="left" w:pos="720"/>
          <w:tab w:val="left" w:pos="8640"/>
        </w:tabs>
        <w:spacing w:after="0" w:line="480" w:lineRule="auto"/>
        <w:rPr>
          <w:del w:id="62" w:author="JTT" w:date="2015-02-17T07:45:00Z"/>
          <w:rFonts w:ascii="Times New Roman" w:hAnsi="Times New Roman" w:cs="Times New Roman"/>
          <w:sz w:val="24"/>
          <w:szCs w:val="24"/>
        </w:rPr>
      </w:pPr>
      <w:del w:id="63" w:author="JTT" w:date="2015-02-17T07:45:00Z">
        <w:r w:rsidDel="00BA3791">
          <w:rPr>
            <w:rFonts w:ascii="Times New Roman" w:hAnsi="Times New Roman" w:cs="Times New Roman"/>
            <w:sz w:val="24"/>
            <w:szCs w:val="24"/>
          </w:rPr>
          <w:delText>Spatial variation (i.e., some areas have different size at age on average than others)</w:delText>
        </w:r>
      </w:del>
    </w:p>
    <w:p w14:paraId="22BF7002" w14:textId="4EE374F2" w:rsidR="00091C30" w:rsidDel="00BA3791" w:rsidRDefault="00091C30">
      <w:pPr>
        <w:pStyle w:val="ListParagraph"/>
        <w:numPr>
          <w:ilvl w:val="0"/>
          <w:numId w:val="3"/>
        </w:numPr>
        <w:tabs>
          <w:tab w:val="left" w:pos="360"/>
          <w:tab w:val="left" w:pos="720"/>
          <w:tab w:val="left" w:pos="8640"/>
        </w:tabs>
        <w:spacing w:after="0" w:line="480" w:lineRule="auto"/>
        <w:rPr>
          <w:del w:id="64" w:author="JTT" w:date="2015-02-17T07:45:00Z"/>
          <w:rFonts w:ascii="Times New Roman" w:hAnsi="Times New Roman" w:cs="Times New Roman"/>
          <w:sz w:val="24"/>
          <w:szCs w:val="24"/>
        </w:rPr>
      </w:pPr>
      <w:del w:id="65" w:author="JTT" w:date="2015-02-17T07:45:00Z">
        <w:r w:rsidDel="00BA3791">
          <w:rPr>
            <w:rFonts w:ascii="Times New Roman" w:hAnsi="Times New Roman" w:cs="Times New Roman"/>
            <w:sz w:val="24"/>
            <w:szCs w:val="24"/>
          </w:rPr>
          <w:delText>Temporal variation (i.e., all individuals having elevated or depressed growth rates in a given year)</w:delText>
        </w:r>
      </w:del>
    </w:p>
    <w:p w14:paraId="2538C436" w14:textId="00ACC0F4" w:rsidR="00091C30" w:rsidRDefault="00EB28FA">
      <w:pPr>
        <w:pStyle w:val="ListParagraph"/>
        <w:numPr>
          <w:ilvl w:val="0"/>
          <w:numId w:val="3"/>
        </w:numPr>
        <w:tabs>
          <w:tab w:val="left" w:pos="360"/>
          <w:tab w:val="left" w:pos="720"/>
          <w:tab w:val="left" w:pos="8640"/>
        </w:tabs>
        <w:spacing w:after="0" w:line="480" w:lineRule="auto"/>
        <w:rPr>
          <w:ins w:id="66" w:author="JTT" w:date="2015-02-17T07:45:00Z"/>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F9D2D23" w14:textId="51832069" w:rsidR="00BA3791" w:rsidRDefault="00BA3791">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ins w:id="67" w:author="JTT" w:date="2015-02-17T07:45:00Z">
        <w:r>
          <w:rPr>
            <w:rFonts w:ascii="Times New Roman" w:hAnsi="Times New Roman" w:cs="Times New Roman"/>
            <w:sz w:val="24"/>
            <w:szCs w:val="24"/>
          </w:rPr>
          <w:t>Variation in average growth rates between males and females</w:t>
        </w:r>
      </w:ins>
    </w:p>
    <w:p w14:paraId="0DCC0A09" w14:textId="5941614F" w:rsidR="00091C30" w:rsidRDefault="00BA3791">
      <w:pPr>
        <w:tabs>
          <w:tab w:val="left" w:pos="360"/>
          <w:tab w:val="left" w:pos="720"/>
          <w:tab w:val="left" w:pos="8640"/>
        </w:tabs>
        <w:spacing w:after="0" w:line="480" w:lineRule="auto"/>
        <w:rPr>
          <w:rFonts w:ascii="Times New Roman" w:hAnsi="Times New Roman" w:cs="Times New Roman"/>
          <w:sz w:val="24"/>
          <w:szCs w:val="24"/>
        </w:rPr>
      </w:pPr>
      <w:ins w:id="68" w:author="JTT" w:date="2015-02-17T07:46:00Z">
        <w:r>
          <w:rPr>
            <w:rFonts w:ascii="Times New Roman" w:hAnsi="Times New Roman" w:cs="Times New Roman"/>
            <w:sz w:val="24"/>
            <w:szCs w:val="24"/>
          </w:rPr>
          <w:t xml:space="preserve">Estimation of growth rates amog individuals and over time therefore requires partitioning variation among multiple </w:t>
        </w:r>
      </w:ins>
      <w:ins w:id="69" w:author="JTT" w:date="2015-02-17T07:56:00Z">
        <w:r w:rsidR="00801A43">
          <w:rPr>
            <w:rFonts w:ascii="Times New Roman" w:hAnsi="Times New Roman" w:cs="Times New Roman"/>
            <w:sz w:val="24"/>
            <w:szCs w:val="24"/>
          </w:rPr>
          <w:t xml:space="preserve">potential </w:t>
        </w:r>
      </w:ins>
      <w:ins w:id="70" w:author="JTT" w:date="2015-02-17T07:46:00Z">
        <w:r>
          <w:rPr>
            <w:rFonts w:ascii="Times New Roman" w:hAnsi="Times New Roman" w:cs="Times New Roman"/>
            <w:sz w:val="24"/>
            <w:szCs w:val="24"/>
          </w:rPr>
          <w:t>types</w:t>
        </w:r>
      </w:ins>
      <w:ins w:id="71" w:author="JTT" w:date="2015-02-17T07:56:00Z">
        <w:r w:rsidR="00F81B68">
          <w:rPr>
            <w:rFonts w:ascii="Times New Roman" w:hAnsi="Times New Roman" w:cs="Times New Roman"/>
            <w:sz w:val="24"/>
            <w:szCs w:val="24"/>
          </w:rPr>
          <w:t xml:space="preserve">, and </w:t>
        </w:r>
      </w:ins>
      <w:del w:id="72" w:author="JTT" w:date="2015-02-17T07:56:00Z">
        <w:r w:rsidR="00091C30" w:rsidDel="00F81B68">
          <w:rPr>
            <w:rFonts w:ascii="Times New Roman" w:hAnsi="Times New Roman" w:cs="Times New Roman"/>
            <w:sz w:val="24"/>
            <w:szCs w:val="24"/>
          </w:rPr>
          <w:delText>M</w:delText>
        </w:r>
      </w:del>
      <w:ins w:id="73" w:author="JTT" w:date="2015-02-17T07:56:00Z">
        <w:r w:rsidR="00F81B68">
          <w:rPr>
            <w:rFonts w:ascii="Times New Roman" w:hAnsi="Times New Roman" w:cs="Times New Roman"/>
            <w:sz w:val="24"/>
            <w:szCs w:val="24"/>
          </w:rPr>
          <w:t>m</w:t>
        </w:r>
      </w:ins>
      <w:r w:rsidR="00091C30">
        <w:rPr>
          <w:rFonts w:ascii="Times New Roman" w:hAnsi="Times New Roman" w:cs="Times New Roman"/>
          <w:sz w:val="24"/>
          <w:szCs w:val="24"/>
        </w:rPr>
        <w:t xml:space="preserve">ixed-effects models are generally </w:t>
      </w:r>
      <w:del w:id="74" w:author="JTT" w:date="2015-02-17T07:56:00Z">
        <w:r w:rsidR="00091C30" w:rsidDel="00F81B68">
          <w:rPr>
            <w:rFonts w:ascii="Times New Roman" w:hAnsi="Times New Roman" w:cs="Times New Roman"/>
            <w:sz w:val="24"/>
            <w:szCs w:val="24"/>
          </w:rPr>
          <w:delText xml:space="preserve">used to decompose variance in a data set into multiple sources of variability </w:delText>
        </w:r>
      </w:del>
      <w:ins w:id="75" w:author="JTT" w:date="2015-02-17T07:56:00Z">
        <w:r w:rsidR="00F81B68">
          <w:rPr>
            <w:rFonts w:ascii="Times New Roman" w:hAnsi="Times New Roman" w:cs="Times New Roman"/>
            <w:sz w:val="24"/>
            <w:szCs w:val="24"/>
          </w:rPr>
          <w:t xml:space="preserve">advocated for this task </w:t>
        </w:r>
      </w:ins>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091C30">
        <w:rPr>
          <w:rFonts w:ascii="Times New Roman" w:hAnsi="Times New Roman" w:cs="Times New Roman"/>
          <w:sz w:val="24"/>
          <w:szCs w:val="24"/>
        </w:rPr>
        <w:fldChar w:fldCharType="end"/>
      </w:r>
      <w:r w:rsidR="00091C30">
        <w:rPr>
          <w:rFonts w:ascii="Times New Roman" w:hAnsi="Times New Roman" w:cs="Times New Roman"/>
          <w:sz w:val="24"/>
          <w:szCs w:val="24"/>
        </w:rPr>
        <w:t xml:space="preserve">.  Mixed-effects models </w:t>
      </w:r>
      <w:del w:id="76" w:author="JTT" w:date="2015-02-17T07:56:00Z">
        <w:r w:rsidR="00091C30" w:rsidDel="00F81B68">
          <w:rPr>
            <w:rFonts w:ascii="Times New Roman" w:hAnsi="Times New Roman" w:cs="Times New Roman"/>
            <w:sz w:val="24"/>
            <w:szCs w:val="24"/>
          </w:rPr>
          <w:delText xml:space="preserve">accomplish this </w:delText>
        </w:r>
      </w:del>
      <w:ins w:id="77" w:author="JTT" w:date="2015-02-17T07:56:00Z">
        <w:r w:rsidR="00F81B68">
          <w:rPr>
            <w:rFonts w:ascii="Times New Roman" w:hAnsi="Times New Roman" w:cs="Times New Roman"/>
            <w:sz w:val="24"/>
            <w:szCs w:val="24"/>
          </w:rPr>
          <w:t xml:space="preserve">partition variation among multiple sources </w:t>
        </w:r>
      </w:ins>
      <w:r w:rsidR="00091C30">
        <w:rPr>
          <w:rFonts w:ascii="Times New Roman" w:hAnsi="Times New Roman" w:cs="Times New Roman"/>
          <w:sz w:val="24"/>
          <w:szCs w:val="24"/>
        </w:rPr>
        <w:t>by estimating true siz</w:t>
      </w:r>
      <w:r w:rsidR="00BC432C">
        <w:rPr>
          <w:rFonts w:ascii="Times New Roman" w:hAnsi="Times New Roman" w:cs="Times New Roman"/>
          <w:sz w:val="24"/>
          <w:szCs w:val="24"/>
        </w:rPr>
        <w:t>e at age as a latent variable</w:t>
      </w:r>
      <w:r w:rsidR="00091C30">
        <w:rPr>
          <w:rFonts w:ascii="Times New Roman" w:hAnsi="Times New Roman" w:cs="Times New Roman"/>
          <w:sz w:val="24"/>
          <w:szCs w:val="24"/>
        </w:rPr>
        <w:t xml:space="preserve">, which is integrated across during estimation of growth parameters.  </w:t>
      </w:r>
      <w:ins w:id="78" w:author="JTT" w:date="2015-02-17T07:57:00Z">
        <w:r w:rsidR="0059107B">
          <w:rPr>
            <w:rFonts w:ascii="Times New Roman" w:hAnsi="Times New Roman" w:cs="Times New Roman"/>
            <w:sz w:val="24"/>
            <w:szCs w:val="24"/>
          </w:rPr>
          <w:t xml:space="preserve">True growth rates can therefore vary among individuals, and the magnitude of this variation can be explained by multiple putative sources.  </w:t>
        </w:r>
      </w:ins>
      <w:r w:rsidR="00091C30">
        <w:rPr>
          <w:rFonts w:ascii="Times New Roman" w:hAnsi="Times New Roman" w:cs="Times New Roman"/>
          <w:sz w:val="24"/>
          <w:szCs w:val="24"/>
        </w:rPr>
        <w:lastRenderedPageBreak/>
        <w:t xml:space="preserve">Hierarchical models are increasingly advocated as a strategy to partition variability into multiple sources, and hence to interpret which source of variance is worth further study </w:t>
      </w:r>
      <w:r w:rsidR="00091C30">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Pr>
          <w:rFonts w:ascii="Times New Roman" w:hAnsi="Times New Roman" w:cs="Times New Roman"/>
          <w:sz w:val="24"/>
          <w:szCs w:val="24"/>
        </w:rPr>
        <w:fldChar w:fldCharType="separate"/>
      </w:r>
      <w:r w:rsidR="002F1BE7" w:rsidRPr="002F1BE7">
        <w:rPr>
          <w:rFonts w:ascii="Times New Roman" w:hAnsi="Times New Roman" w:cs="Times New Roman"/>
          <w:sz w:val="24"/>
        </w:rPr>
        <w:t>(Gelman, 2005; Larsen et al., 2001)</w:t>
      </w:r>
      <w:r w:rsidR="00091C30">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090A7FDC" w:rsidR="004C2243" w:rsidDel="0059107B" w:rsidRDefault="00BB132F">
      <w:pPr>
        <w:tabs>
          <w:tab w:val="left" w:pos="360"/>
          <w:tab w:val="left" w:pos="720"/>
          <w:tab w:val="left" w:pos="8640"/>
        </w:tabs>
        <w:spacing w:after="0" w:line="480" w:lineRule="auto"/>
        <w:rPr>
          <w:del w:id="79" w:author="JTT" w:date="2015-02-17T07:58:00Z"/>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otoliths)</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2C5DAA7F" w14:textId="77777777" w:rsidR="0059107B" w:rsidRDefault="004C2243">
      <w:pPr>
        <w:tabs>
          <w:tab w:val="left" w:pos="360"/>
          <w:tab w:val="left" w:pos="720"/>
          <w:tab w:val="left" w:pos="8640"/>
        </w:tabs>
        <w:spacing w:after="0" w:line="480" w:lineRule="auto"/>
        <w:rPr>
          <w:ins w:id="80" w:author="JTT" w:date="2015-02-17T07:58:00Z"/>
          <w:rFonts w:ascii="Times New Roman" w:hAnsi="Times New Roman" w:cs="Times New Roman"/>
          <w:sz w:val="24"/>
          <w:szCs w:val="24"/>
        </w:rPr>
      </w:pPr>
      <w:del w:id="81" w:author="JTT" w:date="2015-02-17T07:58:00Z">
        <w:r w:rsidDel="0059107B">
          <w:rPr>
            <w:rFonts w:ascii="Times New Roman" w:hAnsi="Times New Roman" w:cs="Times New Roman"/>
            <w:sz w:val="24"/>
            <w:szCs w:val="24"/>
          </w:rPr>
          <w:tab/>
        </w:r>
      </w:del>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 Sainsbury, 1980)</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w:t>
      </w:r>
    </w:p>
    <w:p w14:paraId="7564F2C0" w14:textId="5554821E" w:rsidR="00307F62" w:rsidRDefault="0059107B">
      <w:pPr>
        <w:tabs>
          <w:tab w:val="left" w:pos="360"/>
          <w:tab w:val="left" w:pos="720"/>
          <w:tab w:val="left" w:pos="8640"/>
        </w:tabs>
        <w:spacing w:after="0" w:line="480" w:lineRule="auto"/>
        <w:rPr>
          <w:rFonts w:ascii="Times New Roman" w:hAnsi="Times New Roman" w:cs="Times New Roman"/>
          <w:sz w:val="24"/>
          <w:szCs w:val="24"/>
        </w:rPr>
      </w:pPr>
      <w:ins w:id="82" w:author="JTT" w:date="2015-02-17T07:58:00Z">
        <w:r>
          <w:rPr>
            <w:rFonts w:ascii="Times New Roman" w:hAnsi="Times New Roman" w:cs="Times New Roman"/>
            <w:sz w:val="24"/>
            <w:szCs w:val="24"/>
          </w:rPr>
          <w:tab/>
        </w:r>
      </w:ins>
      <w:r w:rsidR="00D018E5">
        <w:rPr>
          <w:rFonts w:ascii="Times New Roman" w:hAnsi="Times New Roman" w:cs="Times New Roman"/>
          <w:sz w:val="24"/>
          <w:szCs w:val="24"/>
        </w:rPr>
        <w:t xml:space="preserve">In this study, we </w:t>
      </w:r>
      <w:del w:id="83" w:author="JTT" w:date="2015-02-17T07:58:00Z">
        <w:r w:rsidR="00D018E5" w:rsidDel="0059107B">
          <w:rPr>
            <w:rFonts w:ascii="Times New Roman" w:hAnsi="Times New Roman" w:cs="Times New Roman"/>
            <w:sz w:val="24"/>
            <w:szCs w:val="24"/>
          </w:rPr>
          <w:delText xml:space="preserve">additionally </w:delText>
        </w:r>
      </w:del>
      <w:ins w:id="84" w:author="JTT" w:date="2015-02-17T07:58:00Z">
        <w:r>
          <w:rPr>
            <w:rFonts w:ascii="Times New Roman" w:hAnsi="Times New Roman" w:cs="Times New Roman"/>
            <w:sz w:val="24"/>
            <w:szCs w:val="24"/>
          </w:rPr>
          <w:t xml:space="preserve">present a model for partititiong variation in growth into persistent, transient, and sex-specific factors, </w:t>
        </w:r>
      </w:ins>
      <w:ins w:id="85" w:author="JTT" w:date="2015-02-17T07:59:00Z">
        <w:r>
          <w:rPr>
            <w:rFonts w:ascii="Times New Roman" w:hAnsi="Times New Roman" w:cs="Times New Roman"/>
            <w:sz w:val="24"/>
            <w:szCs w:val="24"/>
          </w:rPr>
          <w:t xml:space="preserve">and parameters are </w:t>
        </w:r>
      </w:ins>
      <w:ins w:id="86" w:author="JTT" w:date="2015-02-17T07:58:00Z">
        <w:r>
          <w:rPr>
            <w:rFonts w:ascii="Times New Roman" w:hAnsi="Times New Roman" w:cs="Times New Roman"/>
            <w:sz w:val="24"/>
            <w:szCs w:val="24"/>
          </w:rPr>
          <w:t xml:space="preserve">then </w:t>
        </w:r>
      </w:ins>
      <w:del w:id="87" w:author="JTT" w:date="2015-02-17T07:59:00Z">
        <w:r w:rsidR="00D018E5" w:rsidDel="0059107B">
          <w:rPr>
            <w:rFonts w:ascii="Times New Roman" w:hAnsi="Times New Roman" w:cs="Times New Roman"/>
            <w:sz w:val="24"/>
            <w:szCs w:val="24"/>
          </w:rPr>
          <w:delText xml:space="preserve">incorporate sex-specific differences in growth rates, and implement the model </w:delText>
        </w:r>
      </w:del>
      <w:ins w:id="88" w:author="JTT" w:date="2015-02-17T07:59:00Z">
        <w:r>
          <w:rPr>
            <w:rFonts w:ascii="Times New Roman" w:hAnsi="Times New Roman" w:cs="Times New Roman"/>
            <w:sz w:val="24"/>
            <w:szCs w:val="24"/>
          </w:rPr>
          <w:t xml:space="preserve">estimated </w:t>
        </w:r>
      </w:ins>
      <w:r w:rsidR="00D018E5">
        <w:rPr>
          <w:rFonts w:ascii="Times New Roman" w:hAnsi="Times New Roman" w:cs="Times New Roman"/>
          <w:sz w:val="24"/>
          <w:szCs w:val="24"/>
        </w:rPr>
        <w:t xml:space="preserve">using maximum marginal likelihood </w:t>
      </w:r>
      <w:del w:id="89" w:author="JTT" w:date="2015-02-17T07:59:00Z">
        <w:r w:rsidR="00D018E5" w:rsidDel="0059107B">
          <w:rPr>
            <w:rFonts w:ascii="Times New Roman" w:hAnsi="Times New Roman" w:cs="Times New Roman"/>
            <w:sz w:val="24"/>
            <w:szCs w:val="24"/>
          </w:rPr>
          <w:delText>estimation</w:delText>
        </w:r>
      </w:del>
      <w:ins w:id="90" w:author="JTT" w:date="2015-02-17T07:59:00Z">
        <w:r>
          <w:rPr>
            <w:rFonts w:ascii="Times New Roman" w:hAnsi="Times New Roman" w:cs="Times New Roman"/>
            <w:sz w:val="24"/>
            <w:szCs w:val="24"/>
          </w:rPr>
          <w:t>methods</w:t>
        </w:r>
      </w:ins>
      <w:r w:rsidR="00D018E5">
        <w:rPr>
          <w:rFonts w:ascii="Times New Roman" w:hAnsi="Times New Roman" w:cs="Times New Roman"/>
          <w:sz w:val="24"/>
          <w:szCs w:val="24"/>
        </w:rPr>
        <w:t xml:space="preserve">.  The code is distributed as a publicly available package </w:t>
      </w:r>
      <w:r w:rsidR="008A434A" w:rsidRPr="008A434A">
        <w:rPr>
          <w:rFonts w:ascii="Times New Roman" w:hAnsi="Times New Roman" w:cs="Times New Roman"/>
          <w:i/>
          <w:sz w:val="24"/>
          <w:szCs w:val="24"/>
        </w:rPr>
        <w:t>TagGrowth</w:t>
      </w:r>
      <w:r w:rsidR="008A434A">
        <w:rPr>
          <w:rFonts w:ascii="Times New Roman" w:hAnsi="Times New Roman" w:cs="Times New Roman"/>
          <w:sz w:val="24"/>
          <w:szCs w:val="24"/>
        </w:rPr>
        <w:t xml:space="preserve"> </w:t>
      </w:r>
      <w:r w:rsidR="00D018E5">
        <w:rPr>
          <w:rFonts w:ascii="Times New Roman" w:hAnsi="Times New Roman" w:cs="Times New Roman"/>
          <w:sz w:val="24"/>
          <w:szCs w:val="24"/>
        </w:rPr>
        <w:t>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w:t>
      </w:r>
      <w:del w:id="91" w:author="JTT" w:date="2015-02-17T07:59:00Z">
        <w:r w:rsidR="00924BF6" w:rsidDel="0059107B">
          <w:rPr>
            <w:rFonts w:ascii="Times New Roman" w:hAnsi="Times New Roman" w:cs="Times New Roman"/>
            <w:sz w:val="24"/>
            <w:szCs w:val="24"/>
          </w:rPr>
          <w:delText>successfully fit models that</w:delText>
        </w:r>
      </w:del>
      <w:ins w:id="92" w:author="JTT" w:date="2015-02-17T07:59:00Z">
        <w:r>
          <w:rPr>
            <w:rFonts w:ascii="Times New Roman" w:hAnsi="Times New Roman" w:cs="Times New Roman"/>
            <w:sz w:val="24"/>
            <w:szCs w:val="24"/>
          </w:rPr>
          <w:t xml:space="preserve">accurately estimate parameters for a model that includes </w:t>
        </w:r>
      </w:ins>
      <w:del w:id="93" w:author="JTT" w:date="2015-02-17T08:00:00Z">
        <w:r w:rsidR="00924BF6" w:rsidDel="0059107B">
          <w:rPr>
            <w:rFonts w:ascii="Times New Roman" w:hAnsi="Times New Roman" w:cs="Times New Roman"/>
            <w:sz w:val="24"/>
            <w:szCs w:val="24"/>
          </w:rPr>
          <w:delText xml:space="preserve"> account for </w:delText>
        </w:r>
      </w:del>
      <w:r w:rsidR="00924BF6">
        <w:rPr>
          <w:rFonts w:ascii="Times New Roman" w:hAnsi="Times New Roman" w:cs="Times New Roman"/>
          <w:sz w:val="24"/>
          <w:szCs w:val="24"/>
        </w:rPr>
        <w:t xml:space="preserve">multiple sources </w:t>
      </w:r>
      <w:del w:id="94" w:author="JTT" w:date="2015-02-17T08:00:00Z">
        <w:r w:rsidR="00924BF6" w:rsidDel="0059107B">
          <w:rPr>
            <w:rFonts w:ascii="Times New Roman" w:hAnsi="Times New Roman" w:cs="Times New Roman"/>
            <w:sz w:val="24"/>
            <w:szCs w:val="24"/>
          </w:rPr>
          <w:delText xml:space="preserve">or </w:delText>
        </w:r>
      </w:del>
      <w:ins w:id="95" w:author="JTT" w:date="2015-02-17T08:00:00Z">
        <w:r>
          <w:rPr>
            <w:rFonts w:ascii="Times New Roman" w:hAnsi="Times New Roman" w:cs="Times New Roman"/>
            <w:sz w:val="24"/>
            <w:szCs w:val="24"/>
          </w:rPr>
          <w:t xml:space="preserve">of individual </w:t>
        </w:r>
      </w:ins>
      <w:r w:rsidR="00924BF6">
        <w:rPr>
          <w:rFonts w:ascii="Times New Roman" w:hAnsi="Times New Roman" w:cs="Times New Roman"/>
          <w:sz w:val="24"/>
          <w:szCs w:val="24"/>
        </w:rPr>
        <w:t>variation in growth</w:t>
      </w:r>
      <w:ins w:id="96" w:author="JTT" w:date="2015-02-17T08:00:00Z">
        <w:r>
          <w:rPr>
            <w:rFonts w:ascii="Times New Roman" w:hAnsi="Times New Roman" w:cs="Times New Roman"/>
            <w:sz w:val="24"/>
            <w:szCs w:val="24"/>
          </w:rPr>
          <w:t>, and that estimates are reasonably precise given a feasible number of individual recaptures (250 or more)</w:t>
        </w:r>
      </w:ins>
      <w:r w:rsidR="00924BF6">
        <w:rPr>
          <w:rFonts w:ascii="Times New Roman" w:hAnsi="Times New Roman" w:cs="Times New Roman"/>
          <w:sz w:val="24"/>
          <w:szCs w:val="24"/>
        </w:rPr>
        <w:t xml:space="preserve">.  </w:t>
      </w:r>
      <w:del w:id="97" w:author="JTT" w:date="2015-02-17T08:00:00Z">
        <w:r w:rsidR="00924BF6" w:rsidDel="0059107B">
          <w:rPr>
            <w:rFonts w:ascii="Times New Roman" w:hAnsi="Times New Roman" w:cs="Times New Roman"/>
            <w:sz w:val="24"/>
            <w:szCs w:val="24"/>
          </w:rPr>
          <w:delText xml:space="preserve">These </w:delText>
        </w:r>
      </w:del>
      <w:ins w:id="98" w:author="JTT" w:date="2015-02-17T08:00:00Z">
        <w:r>
          <w:rPr>
            <w:rFonts w:ascii="Times New Roman" w:hAnsi="Times New Roman" w:cs="Times New Roman"/>
            <w:sz w:val="24"/>
            <w:szCs w:val="24"/>
          </w:rPr>
          <w:t xml:space="preserve">Our case study application </w:t>
        </w:r>
      </w:ins>
      <w:del w:id="99" w:author="JTT" w:date="2015-02-17T08:00:00Z">
        <w:r w:rsidR="00924BF6" w:rsidDel="0059107B">
          <w:rPr>
            <w:rFonts w:ascii="Times New Roman" w:hAnsi="Times New Roman" w:cs="Times New Roman"/>
            <w:sz w:val="24"/>
            <w:szCs w:val="24"/>
          </w:rPr>
          <w:lastRenderedPageBreak/>
          <w:delText xml:space="preserve">models </w:delText>
        </w:r>
      </w:del>
      <w:r w:rsidR="00924BF6">
        <w:rPr>
          <w:rFonts w:ascii="Times New Roman" w:hAnsi="Times New Roman" w:cs="Times New Roman"/>
          <w:sz w:val="24"/>
          <w:szCs w:val="24"/>
        </w:rPr>
        <w:t>suggest</w:t>
      </w:r>
      <w:ins w:id="100" w:author="JTT" w:date="2015-02-17T08:01:00Z">
        <w:r>
          <w:rPr>
            <w:rFonts w:ascii="Times New Roman" w:hAnsi="Times New Roman" w:cs="Times New Roman"/>
            <w:sz w:val="24"/>
            <w:szCs w:val="24"/>
          </w:rPr>
          <w:t>s</w:t>
        </w:r>
      </w:ins>
      <w:r w:rsidR="00924BF6">
        <w:rPr>
          <w:rFonts w:ascii="Times New Roman" w:hAnsi="Times New Roman" w:cs="Times New Roman"/>
          <w:sz w:val="24"/>
          <w:szCs w:val="24"/>
        </w:rPr>
        <w:t xml:space="preserve"> that </w:t>
      </w:r>
      <w:ins w:id="101" w:author="Darcy Webber" w:date="2015-02-17T14:29:00Z">
        <w:r w:rsidR="008A434A">
          <w:rPr>
            <w:rFonts w:ascii="Times New Roman" w:hAnsi="Times New Roman" w:cs="Times New Roman"/>
            <w:sz w:val="24"/>
            <w:szCs w:val="24"/>
          </w:rPr>
          <w:t xml:space="preserve">transient </w:t>
        </w:r>
      </w:ins>
      <w:r w:rsidR="00924BF6">
        <w:rPr>
          <w:rFonts w:ascii="Times New Roman" w:hAnsi="Times New Roman" w:cs="Times New Roman"/>
          <w:sz w:val="24"/>
          <w:szCs w:val="24"/>
        </w:rPr>
        <w:t>variation</w:t>
      </w:r>
      <w:ins w:id="102" w:author="Darcy Webber" w:date="2015-02-17T14:29:00Z">
        <w:r w:rsidR="008A434A">
          <w:rPr>
            <w:rFonts w:ascii="Times New Roman" w:hAnsi="Times New Roman" w:cs="Times New Roman"/>
            <w:sz w:val="24"/>
            <w:szCs w:val="24"/>
          </w:rPr>
          <w:t xml:space="preserve"> over time</w:t>
        </w:r>
      </w:ins>
      <w:r w:rsidR="00924BF6">
        <w:rPr>
          <w:rFonts w:ascii="Times New Roman" w:hAnsi="Times New Roman" w:cs="Times New Roman"/>
          <w:sz w:val="24"/>
          <w:szCs w:val="24"/>
        </w:rPr>
        <w:t xml:space="preserve"> </w:t>
      </w:r>
      <w:del w:id="103" w:author="Darcy Webber" w:date="2015-02-17T14:29:00Z">
        <w:r w:rsidR="00924BF6" w:rsidDel="008A434A">
          <w:rPr>
            <w:rFonts w:ascii="Times New Roman" w:hAnsi="Times New Roman" w:cs="Times New Roman"/>
            <w:sz w:val="24"/>
            <w:szCs w:val="24"/>
          </w:rPr>
          <w:delText xml:space="preserve">among individuals </w:delText>
        </w:r>
      </w:del>
      <w:r w:rsidR="00924BF6">
        <w:rPr>
          <w:rFonts w:ascii="Times New Roman" w:hAnsi="Times New Roman" w:cs="Times New Roman"/>
          <w:sz w:val="24"/>
          <w:szCs w:val="24"/>
        </w:rPr>
        <w:t xml:space="preserve">accounts for up to half of the total variability in </w:t>
      </w:r>
      <w:del w:id="104" w:author="JTT" w:date="2015-02-17T08:01:00Z">
        <w:r w:rsidR="008209A2" w:rsidDel="0059107B">
          <w:rPr>
            <w:rFonts w:ascii="Times New Roman" w:hAnsi="Times New Roman" w:cs="Times New Roman"/>
            <w:sz w:val="24"/>
            <w:szCs w:val="24"/>
          </w:rPr>
          <w:delText>this species</w:delText>
        </w:r>
      </w:del>
      <w:ins w:id="105" w:author="JTT" w:date="2015-02-17T08:01:00Z">
        <w:r>
          <w:rPr>
            <w:rFonts w:ascii="Times New Roman" w:hAnsi="Times New Roman" w:cs="Times New Roman"/>
            <w:sz w:val="24"/>
            <w:szCs w:val="24"/>
          </w:rPr>
          <w:t>Antarctic toothfish in the Ross Sea</w:t>
        </w:r>
      </w:ins>
      <w:r w:rsidR="00924BF6">
        <w:rPr>
          <w:rFonts w:ascii="Times New Roman" w:hAnsi="Times New Roman" w:cs="Times New Roman"/>
          <w:sz w:val="24"/>
          <w:szCs w:val="24"/>
        </w:rPr>
        <w:t>.</w:t>
      </w:r>
      <w:r w:rsidR="00484C5B">
        <w:rPr>
          <w:rFonts w:ascii="Times New Roman" w:hAnsi="Times New Roman" w:cs="Times New Roman"/>
          <w:sz w:val="24"/>
          <w:szCs w:val="24"/>
        </w:rPr>
        <w:t xml:space="preserve">  </w:t>
      </w:r>
      <w:del w:id="106" w:author="JTT" w:date="2015-02-17T08:01:00Z">
        <w:r w:rsidR="00484C5B" w:rsidDel="0059107B">
          <w:rPr>
            <w:rFonts w:ascii="Times New Roman" w:hAnsi="Times New Roman" w:cs="Times New Roman"/>
            <w:sz w:val="24"/>
            <w:szCs w:val="24"/>
          </w:rPr>
          <w:delText>A simulation study suggests that the parameters estimated in these models are unbiased.</w:delText>
        </w:r>
      </w:del>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0AF5859C"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ins w:id="107" w:author="Darcy Webber" w:date="2015-02-17T14:33:00Z">
        <w:r w:rsidR="009C0EDA">
          <w:rPr>
            <w:rFonts w:ascii="Times New Roman" w:hAnsi="Times New Roman" w:cs="Times New Roman"/>
            <w:sz w:val="24"/>
            <w:szCs w:val="24"/>
          </w:rPr>
          <w:t xml:space="preserve">Persistent </w:t>
        </w:r>
      </w:ins>
      <w:del w:id="108" w:author="Darcy Webber" w:date="2015-02-17T14:33:00Z">
        <w:r w:rsidR="0024242D" w:rsidRPr="009C37AB" w:rsidDel="009C0EDA">
          <w:rPr>
            <w:rFonts w:ascii="Times New Roman" w:hAnsi="Times New Roman" w:cs="Times New Roman"/>
            <w:sz w:val="24"/>
            <w:szCs w:val="24"/>
          </w:rPr>
          <w:delText>V</w:delText>
        </w:r>
      </w:del>
      <w:ins w:id="109" w:author="Darcy Webber" w:date="2015-02-17T14:33:00Z">
        <w:r w:rsidR="009C0EDA">
          <w:rPr>
            <w:rFonts w:ascii="Times New Roman" w:hAnsi="Times New Roman" w:cs="Times New Roman"/>
            <w:sz w:val="24"/>
            <w:szCs w:val="24"/>
          </w:rPr>
          <w:t>v</w:t>
        </w:r>
      </w:ins>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w:t>
      </w:r>
      <w:ins w:id="110" w:author="JTT" w:date="2015-02-17T08:02:00Z">
        <w:r w:rsidR="005C011F">
          <w:rPr>
            <w:rFonts w:ascii="Times New Roman" w:hAnsi="Times New Roman" w:cs="Times New Roman"/>
            <w:sz w:val="24"/>
            <w:szCs w:val="24"/>
          </w:rPr>
          <w:t xml:space="preserve">average </w:t>
        </w:r>
      </w:ins>
      <w:r w:rsidR="0024242D">
        <w:rPr>
          <w:rFonts w:ascii="Times New Roman" w:hAnsi="Times New Roman" w:cs="Times New Roman"/>
          <w:sz w:val="24"/>
          <w:szCs w:val="24"/>
        </w:rPr>
        <w:t xml:space="preserve">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w:t>
      </w:r>
      <w:ins w:id="111" w:author="JTT" w:date="2015-02-17T08:02:00Z">
        <w:r w:rsidR="005C011F">
          <w:rPr>
            <w:rFonts w:ascii="Times New Roman" w:hAnsi="Times New Roman" w:cs="Times New Roman"/>
            <w:sz w:val="24"/>
            <w:szCs w:val="24"/>
          </w:rPr>
          <w:t xml:space="preserve"> (where subscript </w:t>
        </w:r>
        <w:r w:rsidR="005C011F">
          <w:rPr>
            <w:rFonts w:ascii="Times New Roman" w:hAnsi="Times New Roman" w:cs="Times New Roman"/>
            <w:i/>
            <w:sz w:val="24"/>
            <w:szCs w:val="24"/>
          </w:rPr>
          <w:t>i</w:t>
        </w:r>
        <w:r w:rsidR="005C011F">
          <w:rPr>
            <w:rFonts w:ascii="Times New Roman" w:hAnsi="Times New Roman" w:cs="Times New Roman"/>
            <w:sz w:val="24"/>
            <w:szCs w:val="24"/>
          </w:rPr>
          <w:t xml:space="preserve"> signifies the upkeep rate for the </w:t>
        </w:r>
        <w:r w:rsidR="005C011F">
          <w:rPr>
            <w:rFonts w:ascii="Times New Roman" w:hAnsi="Times New Roman" w:cs="Times New Roman"/>
            <w:i/>
            <w:sz w:val="24"/>
            <w:szCs w:val="24"/>
          </w:rPr>
          <w:t>i</w:t>
        </w:r>
        <w:r w:rsidR="005C011F">
          <w:rPr>
            <w:rFonts w:ascii="Times New Roman" w:hAnsi="Times New Roman" w:cs="Times New Roman"/>
            <w:i/>
            <w:sz w:val="24"/>
            <w:szCs w:val="24"/>
          </w:rPr>
          <w:softHyphen/>
          <w:t>-</w:t>
        </w:r>
        <w:r w:rsidR="005C011F">
          <w:rPr>
            <w:rFonts w:ascii="Times New Roman" w:hAnsi="Times New Roman" w:cs="Times New Roman"/>
            <w:sz w:val="24"/>
            <w:szCs w:val="24"/>
          </w:rPr>
          <w:t>th individual)</w:t>
        </w:r>
      </w:ins>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34058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770F016"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del w:id="112" w:author="JTT" w:date="2015-02-17T08:03:00Z">
        <w:r w:rsidR="0024242D" w:rsidDel="005C011F">
          <w:rPr>
            <w:rFonts w:ascii="Times New Roman" w:hAnsi="Times New Roman" w:cs="Times New Roman"/>
            <w:sz w:val="24"/>
            <w:szCs w:val="24"/>
          </w:rPr>
          <w:delText xml:space="preserve"> </w:delText>
        </w:r>
      </w:del>
      <w:r w:rsidR="0024242D">
        <w:rPr>
          <w:rFonts w:ascii="Times New Roman" w:hAnsi="Times New Roman" w:cs="Times New Roman"/>
          <w:sz w:val="24"/>
          <w:szCs w:val="24"/>
        </w:rPr>
        <w:t xml:space="preserve">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34058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34058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37B55E6A" w:rsidR="0010212C" w:rsidRDefault="003B1F46" w:rsidP="005C011F">
      <w:pPr>
        <w:spacing w:line="480" w:lineRule="auto"/>
        <w:rPr>
          <w:rFonts w:ascii="Times New Roman" w:hAnsi="Times New Roman" w:cs="Times New Roman"/>
          <w:sz w:val="24"/>
          <w:szCs w:val="24"/>
        </w:rPr>
        <w:pPrChange w:id="113" w:author="JTT" w:date="2015-02-17T08:03:00Z">
          <w:pPr>
            <w:spacing w:line="480" w:lineRule="auto"/>
            <w:ind w:firstLine="720"/>
          </w:pPr>
        </w:pPrChange>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ins w:id="114" w:author="JTT" w:date="2015-02-17T08:04:00Z">
        <w:r w:rsidR="005C011F">
          <w:rPr>
            <w:rFonts w:ascii="Times New Roman" w:hAnsi="Times New Roman" w:cs="Times New Roman"/>
            <w:sz w:val="24"/>
            <w:szCs w:val="24"/>
          </w:rPr>
          <w:t>, derived from Shelton et al. 2013</w:t>
        </w:r>
      </w:ins>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34058D">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3F350CE3"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w:t>
      </w:r>
      <w:ins w:id="115" w:author="JTT" w:date="2015-02-17T08:04:00Z">
        <w:r w:rsidR="005C011F">
          <w:rPr>
            <w:rFonts w:ascii="Times New Roman" w:hAnsi="Times New Roman" w:cs="Times New Roman"/>
            <w:sz w:val="24"/>
            <w:szCs w:val="24"/>
          </w:rPr>
          <w:t xml:space="preserve">persistent and transient </w:t>
        </w:r>
      </w:ins>
      <w:r w:rsidR="00C03356">
        <w:rPr>
          <w:rFonts w:ascii="Times New Roman" w:hAnsi="Times New Roman" w:cs="Times New Roman"/>
          <w:sz w:val="24"/>
          <w:szCs w:val="24"/>
        </w:rPr>
        <w:t xml:space="preserve">variation among individuals </w:t>
      </w:r>
      <w:del w:id="116" w:author="JTT" w:date="2015-02-17T08:04:00Z">
        <w:r w:rsidR="00C03356" w:rsidDel="005C011F">
          <w:rPr>
            <w:rFonts w:ascii="Times New Roman" w:hAnsi="Times New Roman" w:cs="Times New Roman"/>
            <w:sz w:val="24"/>
            <w:szCs w:val="24"/>
          </w:rPr>
          <w:delText xml:space="preserve">and over time </w:delText>
        </w:r>
      </w:del>
      <w:r w:rsidR="00C03356">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2F1BE7" w:rsidRPr="002F1BE7">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TMB;</w:t>
      </w:r>
      <w:r w:rsidR="005756B6">
        <w:rPr>
          <w:rFonts w:ascii="Times New Roman" w:hAnsi="Times New Roman" w:cs="Times New Roman"/>
          <w:sz w:val="24"/>
          <w:szCs w:val="24"/>
        </w:rPr>
        <w:t xml:space="preserve">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Pr>
          <w:rFonts w:ascii="Times New Roman" w:hAnsi="Times New Roman" w:cs="Times New Roman"/>
          <w:sz w:val="24"/>
          <w:szCs w:val="24"/>
        </w:rPr>
        <w:fldChar w:fldCharType="separate"/>
      </w:r>
      <w:r w:rsidR="005756B6" w:rsidRPr="005756B6">
        <w:rPr>
          <w:rFonts w:ascii="Times New Roman" w:hAnsi="Times New Roman" w:cs="Times New Roman"/>
          <w:sz w:val="24"/>
        </w:rPr>
        <w:t>Kristensen, 2014; Kristensen et al., In press</w:t>
      </w:r>
      <w:r w:rsidR="005756B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1"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sidR="00587D9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00587D96" w:rsidRPr="00587D96">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2" w:history="1">
        <w:r w:rsidR="00C670D8" w:rsidRPr="005158D2">
          <w:rPr>
            <w:rStyle w:val="Hyperlink"/>
            <w:rFonts w:ascii="Times New Roman" w:hAnsi="Times New Roman" w:cs="Times New Roman"/>
            <w:sz w:val="24"/>
            <w:szCs w:val="24"/>
          </w:rPr>
          <w:t>https://github.com/quantifish/TagGrowth</w:t>
        </w:r>
      </w:hyperlink>
      <w:r w:rsidR="00BF6E2C">
        <w:rPr>
          <w:rFonts w:ascii="Times New Roman" w:hAnsi="Times New Roman" w:cs="Times New Roman"/>
          <w:sz w:val="24"/>
          <w:szCs w:val="24"/>
        </w:rPr>
        <w:t>;</w:t>
      </w:r>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34058D">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F432BC3"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w:t>
      </w:r>
      <w:r w:rsidR="00D344E7">
        <w:rPr>
          <w:rFonts w:ascii="Times New Roman" w:hAnsi="Times New Roman" w:cs="Times New Roman"/>
          <w:sz w:val="24"/>
          <w:szCs w:val="24"/>
        </w:rPr>
        <w:fldChar w:fldCharType="begin"/>
      </w:r>
      <w:ins w:id="117" w:author="JTT" w:date="2015-02-17T07:28:00Z">
        <w:r w:rsidR="0034058D">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ins>
      <w:del w:id="118" w:author="JTT" w:date="2015-02-17T07:28:00Z">
        <w:r w:rsidR="00D344E7" w:rsidDel="0034058D">
          <w:rPr>
            <w:rFonts w:ascii="Times New Roman" w:hAnsi="Times New Roman" w:cs="Times New Roman"/>
            <w:sz w:val="24"/>
            <w:szCs w:val="24"/>
          </w:rPr>
          <w:delInstrText xml:space="preserve"> ADDIN ZOTERO_ITEM CSL_CITATION {"citationID":"ls56cvokq","properties":{"formattedCitation":"(Shelton et al., 2013)","plainCitation":"(Shelton et al., 2013)"},"citationItems":[{"id":"1kvtVTBZ/T0KTvycI","uris":["http://zotero.org/users/251206/items/EFDWH7VZ"],"uri":["http://zotero.org/users/251206/items/EFDWH7VZ"],"itemData":{"id":"1kvtVTBZ/T0KTvycI","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delInstrText>
        </w:r>
      </w:del>
      <w:r w:rsidR="00D344E7">
        <w:rPr>
          <w:rFonts w:ascii="Times New Roman" w:hAnsi="Times New Roman" w:cs="Times New Roman"/>
          <w:sz w:val="24"/>
          <w:szCs w:val="24"/>
        </w:rPr>
        <w:fldChar w:fldCharType="separate"/>
      </w:r>
      <w:r w:rsidR="00D344E7">
        <w:rPr>
          <w:rFonts w:ascii="Times New Roman" w:hAnsi="Times New Roman" w:cs="Times New Roman"/>
          <w:sz w:val="24"/>
        </w:rPr>
        <w:t>Shelton et al.</w:t>
      </w:r>
      <w:r w:rsidR="00D344E7" w:rsidRPr="00D344E7">
        <w:rPr>
          <w:rFonts w:ascii="Times New Roman" w:hAnsi="Times New Roman" w:cs="Times New Roman"/>
          <w:sz w:val="24"/>
        </w:rPr>
        <w:t xml:space="preserve"> </w:t>
      </w:r>
      <w:r w:rsidR="00D344E7">
        <w:rPr>
          <w:rFonts w:ascii="Times New Roman" w:hAnsi="Times New Roman" w:cs="Times New Roman"/>
          <w:sz w:val="24"/>
        </w:rPr>
        <w:t>(</w:t>
      </w:r>
      <w:r w:rsidR="00D344E7" w:rsidRPr="00D344E7">
        <w:rPr>
          <w:rFonts w:ascii="Times New Roman" w:hAnsi="Times New Roman" w:cs="Times New Roman"/>
          <w:sz w:val="24"/>
        </w:rPr>
        <w:t>2013)</w:t>
      </w:r>
      <w:r w:rsidR="00D344E7">
        <w:rPr>
          <w:rFonts w:ascii="Times New Roman" w:hAnsi="Times New Roman" w:cs="Times New Roman"/>
          <w:sz w:val="24"/>
          <w:szCs w:val="24"/>
        </w:rPr>
        <w:fldChar w:fldCharType="end"/>
      </w:r>
      <w:r w:rsidR="00AA1E34" w:rsidRPr="009C37AB">
        <w:rPr>
          <w:rFonts w:ascii="Times New Roman" w:hAnsi="Times New Roman" w:cs="Times New Roman"/>
          <w:sz w:val="24"/>
          <w:szCs w:val="24"/>
        </w:rPr>
        <w:t xml:space="preserve">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F1879" w:rsidRPr="00883C74">
        <w:rPr>
          <w:i/>
          <w:sz w:val="24"/>
          <w:szCs w:val="24"/>
        </w:rPr>
        <w:t xml:space="preserve">Table </w:t>
      </w:r>
      <w:r w:rsidR="00FF1879">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Currently toothfish are required to be double tagged at a rate of 1 fish per tonn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w:t>
      </w:r>
      <w:r w:rsidR="00FE6275">
        <w:rPr>
          <w:rFonts w:ascii="Times New Roman" w:hAnsi="Times New Roman" w:cs="Times New Roman"/>
          <w:sz w:val="24"/>
          <w:szCs w:val="24"/>
        </w:rPr>
        <w:lastRenderedPageBreak/>
        <w:t xml:space="preserve">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t xml:space="preserve">upkeep costs </w:t>
      </w:r>
      <w:r w:rsidR="00281D5B">
        <w:rPr>
          <w:rFonts w:ascii="Times New Roman" w:hAnsi="Times New Roman" w:cs="Times New Roman"/>
          <w:sz w:val="24"/>
          <w:szCs w:val="24"/>
        </w:rPr>
        <w:t>(</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674BB7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 xml:space="preserve">transient </w:t>
      </w:r>
      <w:del w:id="119" w:author="Darcy Webber" w:date="2015-02-17T14:41:00Z">
        <w:r w:rsidR="00B57608" w:rsidDel="00747759">
          <w:rPr>
            <w:rFonts w:ascii="Times New Roman" w:hAnsi="Times New Roman" w:cs="Times New Roman"/>
            <w:sz w:val="24"/>
            <w:szCs w:val="24"/>
          </w:rPr>
          <w:delText xml:space="preserve">individual </w:delText>
        </w:r>
      </w:del>
      <w:r w:rsidR="00B57608">
        <w:rPr>
          <w:rFonts w:ascii="Times New Roman" w:hAnsi="Times New Roman" w:cs="Times New Roman"/>
          <w:sz w:val="24"/>
          <w:szCs w:val="24"/>
        </w:rPr>
        <w:t>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61332FC2"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w:t>
      </w:r>
      <w:r w:rsidR="00AE374A">
        <w:rPr>
          <w:rFonts w:ascii="Times New Roman" w:hAnsi="Times New Roman" w:cs="Times New Roman"/>
          <w:sz w:val="24"/>
          <w:szCs w:val="24"/>
        </w:rPr>
        <w:t xml:space="preserve"> </w:t>
      </w:r>
      <w:r w:rsidR="00AE374A">
        <w:rPr>
          <w:rFonts w:ascii="Times New Roman" w:hAnsi="Times New Roman" w:cs="Times New Roman"/>
          <w:sz w:val="24"/>
          <w:szCs w:val="24"/>
        </w:rPr>
        <w:fldChar w:fldCharType="begin"/>
      </w:r>
      <w:r w:rsidR="00AE374A">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Pr>
          <w:rFonts w:ascii="Times New Roman" w:hAnsi="Times New Roman" w:cs="Times New Roman"/>
          <w:sz w:val="24"/>
          <w:szCs w:val="24"/>
        </w:rPr>
        <w:fldChar w:fldCharType="separate"/>
      </w:r>
      <w:r w:rsidR="00AE374A">
        <w:rPr>
          <w:rFonts w:ascii="Times New Roman" w:hAnsi="Times New Roman" w:cs="Times New Roman"/>
          <w:sz w:val="24"/>
        </w:rPr>
        <w:t>Dunn et al.</w:t>
      </w:r>
      <w:r w:rsidR="00AE374A" w:rsidRPr="00AE374A">
        <w:rPr>
          <w:rFonts w:ascii="Times New Roman" w:hAnsi="Times New Roman" w:cs="Times New Roman"/>
          <w:sz w:val="24"/>
        </w:rPr>
        <w:t xml:space="preserve"> </w:t>
      </w:r>
      <w:r w:rsidR="00AE374A">
        <w:rPr>
          <w:rFonts w:ascii="Times New Roman" w:hAnsi="Times New Roman" w:cs="Times New Roman"/>
          <w:sz w:val="24"/>
        </w:rPr>
        <w:t>(</w:t>
      </w:r>
      <w:r w:rsidR="00AE374A" w:rsidRPr="00AE374A">
        <w:rPr>
          <w:rFonts w:ascii="Times New Roman" w:hAnsi="Times New Roman" w:cs="Times New Roman"/>
          <w:sz w:val="24"/>
        </w:rPr>
        <w:t>2006)</w:t>
      </w:r>
      <w:r w:rsidR="00AE374A">
        <w:rPr>
          <w:rFonts w:ascii="Times New Roman" w:hAnsi="Times New Roman" w:cs="Times New Roman"/>
          <w:sz w:val="24"/>
          <w:szCs w:val="24"/>
        </w:rPr>
        <w:fldChar w:fldCharType="end"/>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34058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753299CB" w:rsidR="00E34E47" w:rsidRDefault="00093192" w:rsidP="004046D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73635D">
        <w:rPr>
          <w:rFonts w:ascii="Times New Roman" w:hAnsi="Times New Roman" w:cs="Times New Roman"/>
          <w:sz w:val="24"/>
          <w:szCs w:val="24"/>
        </w:rPr>
      </w:r>
      <w:r w:rsidR="0073635D">
        <w:rPr>
          <w:rFonts w:ascii="Times New Roman" w:hAnsi="Times New Roman" w:cs="Times New Roman"/>
          <w:sz w:val="24"/>
          <w:szCs w:val="24"/>
        </w:rPr>
        <w:fldChar w:fldCharType="separate"/>
      </w:r>
      <w:r w:rsidR="0073635D" w:rsidRPr="00D01717">
        <w:rPr>
          <w:i/>
          <w:color w:val="000000" w:themeColor="text1"/>
          <w:sz w:val="24"/>
          <w:szCs w:val="24"/>
        </w:rPr>
        <w:t xml:space="preserve">Table </w:t>
      </w:r>
      <w:r w:rsidR="0073635D">
        <w:rPr>
          <w:i/>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w:t>
      </w:r>
      <w:r w:rsidR="005756B6">
        <w:rPr>
          <w:rFonts w:ascii="Times New Roman" w:hAnsi="Times New Roman" w:cs="Times New Roman"/>
          <w:sz w:val="24"/>
          <w:szCs w:val="24"/>
        </w:rPr>
        <w:t xml:space="preserve"> the value in </w:t>
      </w:r>
      <w:r w:rsidR="005756B6">
        <w:rPr>
          <w:rFonts w:ascii="Times New Roman" w:hAnsi="Times New Roman" w:cs="Times New Roman"/>
          <w:sz w:val="24"/>
          <w:szCs w:val="24"/>
        </w:rPr>
        <w:fldChar w:fldCharType="begin"/>
      </w:r>
      <w:r w:rsidR="005756B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Pr>
          <w:rFonts w:ascii="Times New Roman" w:hAnsi="Times New Roman" w:cs="Times New Roman"/>
          <w:sz w:val="24"/>
          <w:szCs w:val="24"/>
        </w:rPr>
        <w:fldChar w:fldCharType="separate"/>
      </w:r>
      <w:r w:rsidR="005756B6">
        <w:rPr>
          <w:rFonts w:ascii="Times New Roman" w:hAnsi="Times New Roman" w:cs="Times New Roman"/>
          <w:sz w:val="24"/>
        </w:rPr>
        <w:t>Dunn et al.</w:t>
      </w:r>
      <w:r w:rsidR="005756B6" w:rsidRPr="005756B6">
        <w:rPr>
          <w:rFonts w:ascii="Times New Roman" w:hAnsi="Times New Roman" w:cs="Times New Roman"/>
          <w:sz w:val="24"/>
        </w:rPr>
        <w:t xml:space="preserve"> 2006</w:t>
      </w:r>
      <w:r w:rsidR="005756B6">
        <w:rPr>
          <w:rFonts w:ascii="Times New Roman" w:hAnsi="Times New Roman" w:cs="Times New Roman"/>
          <w:sz w:val="24"/>
          <w:szCs w:val="24"/>
        </w:rPr>
        <w:fldChar w:fldCharType="end"/>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2B14A61E" w:rsidR="00200293" w:rsidRDefault="00D87F9B" w:rsidP="004046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del w:id="120" w:author="Darcy Webber" w:date="2015-02-17T14:45:00Z">
        <w:r w:rsidR="00A83F48" w:rsidDel="00E25254">
          <w:rPr>
            <w:rFonts w:ascii="Times New Roman" w:hAnsi="Times New Roman" w:cs="Times New Roman"/>
            <w:sz w:val="24"/>
            <w:szCs w:val="24"/>
          </w:rPr>
          <w:delText xml:space="preserve">structure </w:delText>
        </w:r>
      </w:del>
      <w:ins w:id="121" w:author="Darcy Webber" w:date="2015-02-17T14:45:00Z">
        <w:r w:rsidR="00E25254">
          <w:rPr>
            <w:rFonts w:ascii="Times New Roman" w:hAnsi="Times New Roman" w:cs="Times New Roman"/>
            <w:sz w:val="24"/>
            <w:szCs w:val="24"/>
          </w:rPr>
          <w:t xml:space="preserve">of individuals </w:t>
        </w:r>
      </w:ins>
      <w:r w:rsidR="00A83F48">
        <w:rPr>
          <w:rFonts w:ascii="Times New Roman" w:hAnsi="Times New Roman" w:cs="Times New Roman"/>
          <w:sz w:val="24"/>
          <w:szCs w:val="24"/>
        </w:rPr>
        <w:t>in the toothfish data set.  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toothfish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23BAF247"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ins w:id="122" w:author="Darcy Webber" w:date="2015-02-17T14:46:00Z">
        <w:r w:rsidR="00E25254">
          <w:rPr>
            <w:rFonts w:ascii="Times New Roman" w:hAnsi="Times New Roman" w:cs="Times New Roman"/>
            <w:sz w:val="24"/>
            <w:szCs w:val="24"/>
          </w:rPr>
          <w:t xml:space="preserve"> at random</w:t>
        </w:r>
      </w:ins>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ins w:id="123" w:author="Darcy Webber" w:date="2015-02-17T14:46:00Z">
        <w:r w:rsidR="00C76E51">
          <w:rPr>
            <w:rFonts w:ascii="Times New Roman" w:hAnsi="Times New Roman" w:cs="Times New Roman"/>
            <w:sz w:val="24"/>
            <w:szCs w:val="24"/>
          </w:rPr>
          <w:t>;</w:t>
        </w:r>
      </w:ins>
      <w:del w:id="124" w:author="Darcy Webber" w:date="2015-02-17T14:46:00Z">
        <w:r w:rsidDel="00C76E51">
          <w:rPr>
            <w:rFonts w:ascii="Times New Roman" w:hAnsi="Times New Roman" w:cs="Times New Roman"/>
            <w:sz w:val="24"/>
            <w:szCs w:val="24"/>
          </w:rPr>
          <w:delText>,</w:delText>
        </w:r>
      </w:del>
    </w:p>
    <w:p w14:paraId="2FBF04C0" w14:textId="1D6F2112"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lastRenderedPageBreak/>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ins w:id="125" w:author="Darcy Webber" w:date="2015-02-17T14:46:00Z">
        <w:r w:rsidR="00C76E51">
          <w:rPr>
            <w:rFonts w:ascii="Times New Roman" w:hAnsi="Times New Roman" w:cs="Times New Roman"/>
            <w:sz w:val="24"/>
            <w:szCs w:val="24"/>
          </w:rPr>
          <w:t>;</w:t>
        </w:r>
      </w:ins>
      <w:del w:id="126" w:author="Darcy Webber" w:date="2015-02-17T14:46:00Z">
        <w:r w:rsidDel="00C76E51">
          <w:rPr>
            <w:rFonts w:ascii="Times New Roman" w:hAnsi="Times New Roman" w:cs="Times New Roman"/>
            <w:sz w:val="24"/>
            <w:szCs w:val="24"/>
          </w:rPr>
          <w:delText>,</w:delText>
        </w:r>
      </w:del>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681DC6EE"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r>
      <w:del w:id="127" w:author="JTT" w:date="2015-02-17T08:07:00Z">
        <w:r w:rsidDel="005C011F">
          <w:rPr>
            <w:rFonts w:ascii="Times New Roman" w:hAnsi="Times New Roman" w:cs="Times New Roman"/>
            <w:sz w:val="24"/>
            <w:szCs w:val="24"/>
          </w:rPr>
          <w:delText>The model fit to the data w</w:delText>
        </w:r>
        <w:r w:rsidR="00D62F7E" w:rsidDel="005C011F">
          <w:rPr>
            <w:rFonts w:ascii="Times New Roman" w:hAnsi="Times New Roman" w:cs="Times New Roman"/>
            <w:sz w:val="24"/>
            <w:szCs w:val="24"/>
          </w:rPr>
          <w:delText>hen estimating growth for each</w:delText>
        </w:r>
      </w:del>
      <w:ins w:id="128" w:author="JTT" w:date="2015-02-17T08:07:00Z">
        <w:r w:rsidR="005C011F">
          <w:rPr>
            <w:rFonts w:ascii="Times New Roman" w:hAnsi="Times New Roman" w:cs="Times New Roman"/>
            <w:sz w:val="24"/>
            <w:szCs w:val="24"/>
          </w:rPr>
          <w:t>When applied to data for Antarctic toothfish in Ross Sea, the model</w:t>
        </w:r>
      </w:ins>
      <w:r w:rsidR="00D62F7E">
        <w:rPr>
          <w:rFonts w:ascii="Times New Roman" w:hAnsi="Times New Roman" w:cs="Times New Roman"/>
          <w:sz w:val="24"/>
          <w:szCs w:val="24"/>
        </w:rPr>
        <w:t xml:space="preserve"> </w:t>
      </w:r>
      <w:del w:id="129" w:author="JTT" w:date="2015-02-17T08:08:00Z">
        <w:r w:rsidR="00D62F7E" w:rsidDel="005C011F">
          <w:rPr>
            <w:rFonts w:ascii="Times New Roman" w:hAnsi="Times New Roman" w:cs="Times New Roman"/>
            <w:sz w:val="24"/>
            <w:szCs w:val="24"/>
          </w:rPr>
          <w:delText xml:space="preserve">individual </w:delText>
        </w:r>
      </w:del>
      <w:r w:rsidR="00D62F7E">
        <w:rPr>
          <w:rFonts w:ascii="Times New Roman" w:hAnsi="Times New Roman" w:cs="Times New Roman"/>
          <w:sz w:val="24"/>
          <w:szCs w:val="24"/>
        </w:rPr>
        <w:t>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502F46" w:rsidRPr="00843FF9">
        <w:rPr>
          <w:i/>
          <w:sz w:val="24"/>
          <w:szCs w:val="24"/>
        </w:rPr>
        <w:t xml:space="preserve">Figure </w:t>
      </w:r>
      <w:r w:rsidR="00502F46">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del w:id="130" w:author="JTT" w:date="2015-02-17T08:08:00Z">
        <w:r w:rsidR="00D62F7E" w:rsidDel="005C011F">
          <w:rPr>
            <w:rFonts w:ascii="Times New Roman" w:hAnsi="Times New Roman" w:cs="Times New Roman"/>
            <w:sz w:val="24"/>
            <w:szCs w:val="24"/>
          </w:rPr>
          <w:delText>In this model t</w:delText>
        </w:r>
      </w:del>
      <w:ins w:id="131" w:author="JTT" w:date="2015-02-17T08:08:00Z">
        <w:r w:rsidR="005C011F">
          <w:rPr>
            <w:rFonts w:ascii="Times New Roman" w:hAnsi="Times New Roman" w:cs="Times New Roman"/>
            <w:sz w:val="24"/>
            <w:szCs w:val="24"/>
          </w:rPr>
          <w:t>T</w:t>
        </w:r>
      </w:ins>
      <w:r w:rsidR="00457BFC">
        <w:rPr>
          <w:rFonts w:ascii="Times New Roman" w:hAnsi="Times New Roman" w:cs="Times New Roman"/>
          <w:sz w:val="24"/>
          <w:szCs w:val="24"/>
        </w:rPr>
        <w:t xml:space="preserve">he residual fit </w:t>
      </w:r>
      <w:ins w:id="132" w:author="JTT" w:date="2015-02-17T08:08:00Z">
        <w:r w:rsidR="005C011F">
          <w:rPr>
            <w:rFonts w:ascii="Times New Roman" w:hAnsi="Times New Roman" w:cs="Times New Roman"/>
            <w:sz w:val="24"/>
            <w:szCs w:val="24"/>
          </w:rPr>
          <w:t xml:space="preserve">of this model </w:t>
        </w:r>
      </w:ins>
      <w:r w:rsidR="00457BFC">
        <w:rPr>
          <w:rFonts w:ascii="Times New Roman" w:hAnsi="Times New Roman" w:cs="Times New Roman"/>
          <w:sz w:val="24"/>
          <w:szCs w:val="24"/>
        </w:rPr>
        <w:t>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F1879" w:rsidRPr="00EC55AF">
        <w:rPr>
          <w:i/>
          <w:sz w:val="24"/>
          <w:szCs w:val="24"/>
        </w:rPr>
        <w:t xml:space="preserve">Figure </w:t>
      </w:r>
      <w:r w:rsidR="00FF1879">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the least parsimonious model of the four according to the Akaike information criterion (</w:t>
      </w:r>
      <w:r w:rsidR="00102DCB">
        <w:rPr>
          <w:rFonts w:ascii="Times New Roman" w:hAnsi="Times New Roman" w:cs="Times New Roman"/>
          <w:sz w:val="24"/>
          <w:szCs w:val="24"/>
        </w:rPr>
        <w:t>AIC;</w:t>
      </w:r>
      <w:r w:rsidR="00F0737B">
        <w:rPr>
          <w:rFonts w:ascii="Times New Roman" w:hAnsi="Times New Roman" w:cs="Times New Roman"/>
          <w:sz w:val="24"/>
          <w:szCs w:val="24"/>
        </w:rPr>
        <w:t xml:space="preserve"> </w:t>
      </w:r>
      <w:r w:rsidR="00961AA1">
        <w:rPr>
          <w:rFonts w:ascii="Times New Roman" w:hAnsi="Times New Roman" w:cs="Times New Roman"/>
          <w:sz w:val="24"/>
          <w:szCs w:val="24"/>
        </w:rPr>
        <w:fldChar w:fldCharType="begin"/>
      </w:r>
      <w:r w:rsidR="00961AA1">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Pr>
          <w:rFonts w:ascii="Times New Roman" w:hAnsi="Times New Roman" w:cs="Times New Roman"/>
          <w:sz w:val="24"/>
          <w:szCs w:val="24"/>
        </w:rPr>
        <w:fldChar w:fldCharType="separate"/>
      </w:r>
      <w:r w:rsidR="00961AA1">
        <w:rPr>
          <w:rFonts w:ascii="Times New Roman" w:hAnsi="Times New Roman" w:cs="Times New Roman"/>
          <w:sz w:val="24"/>
        </w:rPr>
        <w:t>Akaike</w:t>
      </w:r>
      <w:r w:rsidR="00961AA1" w:rsidRPr="00961AA1">
        <w:rPr>
          <w:rFonts w:ascii="Times New Roman" w:hAnsi="Times New Roman" w:cs="Times New Roman"/>
          <w:sz w:val="24"/>
        </w:rPr>
        <w:t xml:space="preserve"> 1998</w:t>
      </w:r>
      <w:r w:rsidR="00961AA1">
        <w:rPr>
          <w:rFonts w:ascii="Times New Roman" w:hAnsi="Times New Roman" w:cs="Times New Roman"/>
          <w:sz w:val="24"/>
          <w:szCs w:val="24"/>
        </w:rPr>
        <w:fldChar w:fldCharType="end"/>
      </w:r>
      <w:r w:rsidR="00102DCB">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373031">
        <w:rPr>
          <w:rFonts w:ascii="Times New Roman" w:hAnsi="Times New Roman" w:cs="Times New Roman"/>
          <w:sz w:val="24"/>
          <w:szCs w:val="24"/>
        </w:rPr>
        <w:t xml:space="preserve">Compared to </w:t>
      </w:r>
      <w:r w:rsidR="00373031">
        <w:rPr>
          <w:rFonts w:ascii="Times New Roman" w:hAnsi="Times New Roman" w:cs="Times New Roman"/>
          <w:sz w:val="24"/>
          <w:szCs w:val="24"/>
        </w:rPr>
        <w:fldChar w:fldCharType="begin"/>
      </w:r>
      <w:r w:rsidR="00373031">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Pr>
          <w:rFonts w:ascii="Times New Roman" w:hAnsi="Times New Roman" w:cs="Times New Roman"/>
          <w:sz w:val="24"/>
          <w:szCs w:val="24"/>
        </w:rPr>
        <w:fldChar w:fldCharType="separate"/>
      </w:r>
      <w:r w:rsidR="00373031">
        <w:rPr>
          <w:rFonts w:ascii="Times New Roman" w:hAnsi="Times New Roman" w:cs="Times New Roman"/>
          <w:sz w:val="24"/>
        </w:rPr>
        <w:t>Dunn et al.</w:t>
      </w:r>
      <w:r w:rsidR="00373031" w:rsidRPr="00373031">
        <w:rPr>
          <w:rFonts w:ascii="Times New Roman" w:hAnsi="Times New Roman" w:cs="Times New Roman"/>
          <w:sz w:val="24"/>
        </w:rPr>
        <w:t xml:space="preserve"> </w:t>
      </w:r>
      <w:r w:rsidR="00373031">
        <w:rPr>
          <w:rFonts w:ascii="Times New Roman" w:hAnsi="Times New Roman" w:cs="Times New Roman"/>
          <w:sz w:val="24"/>
        </w:rPr>
        <w:t>(</w:t>
      </w:r>
      <w:r w:rsidR="00373031" w:rsidRPr="00373031">
        <w:rPr>
          <w:rFonts w:ascii="Times New Roman" w:hAnsi="Times New Roman" w:cs="Times New Roman"/>
          <w:sz w:val="24"/>
        </w:rPr>
        <w:t>2006)</w:t>
      </w:r>
      <w:r w:rsidR="00373031">
        <w:rPr>
          <w:rFonts w:ascii="Times New Roman" w:hAnsi="Times New Roman" w:cs="Times New Roman"/>
          <w:sz w:val="24"/>
          <w:szCs w:val="24"/>
        </w:rPr>
        <w:fldChar w:fldCharType="end"/>
      </w:r>
      <w:r w:rsidR="004B7E6E">
        <w:rPr>
          <w:rFonts w:ascii="Times New Roman" w:hAnsi="Times New Roman" w:cs="Times New Roman"/>
          <w:sz w:val="24"/>
          <w:szCs w:val="24"/>
        </w:rPr>
        <w:t xml:space="preserve">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763932">
        <w:rPr>
          <w:rFonts w:ascii="Times New Roman" w:hAnsi="Times New Roman" w:cs="Times New Roman"/>
          <w:sz w:val="24"/>
          <w:szCs w:val="24"/>
        </w:rPr>
        <w:t xml:space="preserve">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w:t>
      </w:r>
      <w:r w:rsidR="00763932">
        <w:rPr>
          <w:rFonts w:ascii="Times New Roman" w:hAnsi="Times New Roman" w:cs="Times New Roman"/>
          <w:sz w:val="24"/>
        </w:rPr>
        <w:t>(</w:t>
      </w:r>
      <w:r w:rsidR="00763932" w:rsidRPr="00373031">
        <w:rPr>
          <w:rFonts w:ascii="Times New Roman" w:hAnsi="Times New Roman" w:cs="Times New Roman"/>
          <w:sz w:val="24"/>
        </w:rPr>
        <w:t>2006)</w:t>
      </w:r>
      <w:r w:rsidR="00763932">
        <w:rPr>
          <w:rFonts w:ascii="Times New Roman" w:hAnsi="Times New Roman" w:cs="Times New Roman"/>
          <w:sz w:val="24"/>
          <w:szCs w:val="24"/>
        </w:rPr>
        <w:fldChar w:fldCharType="end"/>
      </w:r>
      <w:r w:rsidR="00C64097">
        <w:rPr>
          <w:rFonts w:ascii="Times New Roman" w:hAnsi="Times New Roman" w:cs="Times New Roman"/>
          <w:sz w:val="24"/>
          <w:szCs w:val="24"/>
        </w:rPr>
        <w:t xml:space="preserve">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 xml:space="preserve">216cm and 177cm for females and males, </w:t>
      </w:r>
      <w:r w:rsidR="008E3F5B">
        <w:rPr>
          <w:rFonts w:ascii="Times New Roman" w:hAnsi="Times New Roman" w:cs="Times New Roman"/>
          <w:sz w:val="24"/>
          <w:szCs w:val="24"/>
        </w:rPr>
        <w:lastRenderedPageBreak/>
        <w:t>respectively</w:t>
      </w:r>
      <w:r w:rsidR="008F7DF3">
        <w:rPr>
          <w:rFonts w:ascii="Times New Roman" w:hAnsi="Times New Roman" w:cs="Times New Roman"/>
          <w:sz w:val="24"/>
          <w:szCs w:val="24"/>
        </w:rPr>
        <w:t xml:space="preserve"> (compared with 180.20cm </w:t>
      </w:r>
      <w:r w:rsidR="00763932">
        <w:rPr>
          <w:rFonts w:ascii="Times New Roman" w:hAnsi="Times New Roman" w:cs="Times New Roman"/>
          <w:sz w:val="24"/>
          <w:szCs w:val="24"/>
        </w:rPr>
        <w:t xml:space="preserve">and 169.07cm in </w:t>
      </w:r>
      <w:r w:rsidR="00763932">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Pr>
          <w:rFonts w:ascii="Times New Roman" w:hAnsi="Times New Roman" w:cs="Times New Roman"/>
          <w:sz w:val="24"/>
          <w:szCs w:val="24"/>
        </w:rPr>
        <w:fldChar w:fldCharType="separate"/>
      </w:r>
      <w:r w:rsidR="00763932">
        <w:rPr>
          <w:rFonts w:ascii="Times New Roman" w:hAnsi="Times New Roman" w:cs="Times New Roman"/>
          <w:sz w:val="24"/>
        </w:rPr>
        <w:t>Dunn et al.</w:t>
      </w:r>
      <w:r w:rsidR="00763932" w:rsidRPr="00373031">
        <w:rPr>
          <w:rFonts w:ascii="Times New Roman" w:hAnsi="Times New Roman" w:cs="Times New Roman"/>
          <w:sz w:val="24"/>
        </w:rPr>
        <w:t xml:space="preserve"> 2006</w:t>
      </w:r>
      <w:r w:rsidR="00763932">
        <w:rPr>
          <w:rFonts w:ascii="Times New Roman" w:hAnsi="Times New Roman" w:cs="Times New Roman"/>
          <w:sz w:val="24"/>
          <w:szCs w:val="24"/>
        </w:rPr>
        <w:fldChar w:fldCharType="end"/>
      </w:r>
      <w:r w:rsidR="008F7DF3">
        <w:rPr>
          <w:rFonts w:ascii="Times New Roman" w:hAnsi="Times New Roman" w:cs="Times New Roman"/>
          <w:sz w:val="24"/>
          <w:szCs w:val="24"/>
        </w:rPr>
        <w:t xml:space="preserve">).  </w:t>
      </w:r>
      <w:r w:rsidR="00B57608">
        <w:rPr>
          <w:rFonts w:ascii="Times New Roman" w:hAnsi="Times New Roman" w:cs="Times New Roman"/>
          <w:sz w:val="24"/>
          <w:szCs w:val="24"/>
        </w:rPr>
        <w:t>Our estimate of the 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8B0389">
        <w:rPr>
          <w:rFonts w:ascii="Times New Roman" w:hAnsi="Times New Roman" w:cs="Times New Roman"/>
          <w:sz w:val="24"/>
          <w:szCs w:val="24"/>
        </w:rPr>
        <w:t xml:space="preserve"> in </w:t>
      </w:r>
      <w:r w:rsidR="008B0389">
        <w:rPr>
          <w:rFonts w:ascii="Times New Roman" w:hAnsi="Times New Roman" w:cs="Times New Roman"/>
          <w:sz w:val="24"/>
          <w:szCs w:val="24"/>
        </w:rPr>
        <w:fldChar w:fldCharType="begin"/>
      </w:r>
      <w:r w:rsidR="00B16561">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Pr>
          <w:rFonts w:ascii="Times New Roman" w:hAnsi="Times New Roman" w:cs="Times New Roman"/>
          <w:sz w:val="24"/>
          <w:szCs w:val="24"/>
        </w:rPr>
        <w:fldChar w:fldCharType="separate"/>
      </w:r>
      <w:r w:rsidR="008B0389">
        <w:rPr>
          <w:rFonts w:ascii="Times New Roman" w:hAnsi="Times New Roman" w:cs="Times New Roman"/>
          <w:sz w:val="24"/>
        </w:rPr>
        <w:t>Dunn et al.</w:t>
      </w:r>
      <w:r w:rsidR="008B0389" w:rsidRPr="00373031">
        <w:rPr>
          <w:rFonts w:ascii="Times New Roman" w:hAnsi="Times New Roman" w:cs="Times New Roman"/>
          <w:sz w:val="24"/>
        </w:rPr>
        <w:t xml:space="preserve"> 2006</w:t>
      </w:r>
      <w:r w:rsidR="008B0389">
        <w:rPr>
          <w:rFonts w:ascii="Times New Roman" w:hAnsi="Times New Roman" w:cs="Times New Roman"/>
          <w:sz w:val="24"/>
          <w:szCs w:val="24"/>
        </w:rPr>
        <w:fldChar w:fldCharType="end"/>
      </w:r>
      <w:r w:rsidR="008F7DF3">
        <w:rPr>
          <w:rFonts w:ascii="Times New Roman" w:hAnsi="Times New Roman" w:cs="Times New Roman"/>
          <w:sz w:val="24"/>
          <w:szCs w:val="24"/>
        </w:rPr>
        <w:t>).</w:t>
      </w:r>
    </w:p>
    <w:p w14:paraId="7095CA68" w14:textId="3BCAB750"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Pr>
          <w:rFonts w:ascii="Times New Roman" w:hAnsi="Times New Roman" w:cs="Times New Roman"/>
          <w:sz w:val="24"/>
          <w:szCs w:val="24"/>
        </w:rPr>
        <w:t>160</w:t>
      </w:r>
      <w:r w:rsidR="00B57608">
        <w:rPr>
          <w:rFonts w:ascii="Times New Roman" w:hAnsi="Times New Roman" w:cs="Times New Roman"/>
          <w:sz w:val="24"/>
          <w:szCs w:val="24"/>
        </w:rPr>
        <w:t xml:space="preserve"> lower than t</w:t>
      </w:r>
      <w:r w:rsidR="00102DCB">
        <w:rPr>
          <w:rFonts w:ascii="Times New Roman" w:hAnsi="Times New Roman" w:cs="Times New Roman"/>
          <w:sz w:val="24"/>
          <w:szCs w:val="24"/>
        </w:rPr>
        <w:t xml:space="preserve">he model without random effects;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4772DD" w:rsidRPr="00995B95">
        <w:rPr>
          <w:i/>
          <w:sz w:val="24"/>
          <w:szCs w:val="24"/>
        </w:rPr>
        <w:t xml:space="preserve">Figure </w:t>
      </w:r>
      <w:r w:rsidR="004772DD">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w:t>
      </w:r>
      <w:del w:id="133" w:author="JTT" w:date="2015-02-17T08:10:00Z">
        <w:r w:rsidR="004F51AC" w:rsidDel="005C011F">
          <w:rPr>
            <w:rFonts w:ascii="Times New Roman" w:hAnsi="Times New Roman" w:cs="Times New Roman"/>
            <w:sz w:val="24"/>
            <w:szCs w:val="24"/>
          </w:rPr>
          <w:delText>log-</w:delText>
        </w:r>
      </w:del>
      <w:r w:rsidR="004F51AC">
        <w:rPr>
          <w:rFonts w:ascii="Times New Roman" w:hAnsi="Times New Roman" w:cs="Times New Roman"/>
          <w:sz w:val="24"/>
          <w:szCs w:val="24"/>
        </w:rPr>
        <w:t xml:space="preserve">standard deviation </w:t>
      </w:r>
      <w:ins w:id="134" w:author="JTT" w:date="2015-02-17T08:10:00Z">
        <w:r w:rsidR="005C011F">
          <w:rPr>
            <w:rFonts w:ascii="Times New Roman" w:hAnsi="Times New Roman" w:cs="Times New Roman"/>
            <w:sz w:val="24"/>
            <w:szCs w:val="24"/>
          </w:rPr>
          <w:t xml:space="preserve">in log-space </w:t>
        </w:r>
      </w:ins>
      <w:r w:rsidR="004F51AC">
        <w:rPr>
          <w:rFonts w:ascii="Times New Roman" w:hAnsi="Times New Roman" w:cs="Times New Roman"/>
          <w:sz w:val="24"/>
          <w:szCs w:val="24"/>
        </w:rPr>
        <w:t xml:space="preserve">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ins w:id="135" w:author="JTT" w:date="2015-02-17T08:10:00Z">
        <w:r w:rsidR="005C011F">
          <w:rPr>
            <w:rFonts w:ascii="Times New Roman" w:hAnsi="Times New Roman" w:cs="Times New Roman"/>
            <w:sz w:val="24"/>
            <w:szCs w:val="24"/>
          </w:rPr>
          <w:t>,</w:t>
        </w:r>
      </w:ins>
      <w:r w:rsidR="004F51AC">
        <w:rPr>
          <w:rFonts w:ascii="Times New Roman" w:hAnsi="Times New Roman" w:cs="Times New Roman"/>
          <w:sz w:val="24"/>
          <w:szCs w:val="24"/>
        </w:rPr>
        <w:t xml:space="preserve"> representing a </w:t>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del w:id="136" w:author="JTT" w:date="2015-02-16T09:58:00Z">
        <w:r w:rsidR="004F51AC" w:rsidDel="00086280">
          <w:rPr>
            <w:rFonts w:ascii="Times New Roman" w:hAnsi="Times New Roman" w:cs="Times New Roman"/>
            <w:sz w:val="24"/>
            <w:szCs w:val="24"/>
          </w:rPr>
          <w:delText>year</w:delText>
        </w:r>
      </w:del>
      <w:ins w:id="137" w:author="JTT" w:date="2015-02-16T09:58:00Z">
        <w:r w:rsidR="00086280">
          <w:rPr>
            <w:rFonts w:ascii="Times New Roman" w:hAnsi="Times New Roman" w:cs="Times New Roman"/>
            <w:sz w:val="24"/>
            <w:szCs w:val="24"/>
          </w:rPr>
          <w:t>week</w:t>
        </w:r>
      </w:ins>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F1879" w:rsidRPr="00995B95">
        <w:rPr>
          <w:i/>
          <w:sz w:val="24"/>
          <w:szCs w:val="24"/>
        </w:rPr>
        <w:t xml:space="preserve">Figure </w:t>
      </w:r>
      <w:r w:rsidR="00FF1879">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del w:id="138" w:author="Darcy Webber" w:date="2015-02-17T14:53:00Z">
        <w:r w:rsidR="00875E7E" w:rsidDel="00502F46">
          <w:rPr>
            <w:rFonts w:ascii="Times New Roman" w:hAnsi="Times New Roman" w:cs="Times New Roman"/>
            <w:sz w:val="24"/>
            <w:szCs w:val="24"/>
          </w:rPr>
          <w:delText xml:space="preserve">time-varying </w:delText>
        </w:r>
        <w:r w:rsidDel="00502F46">
          <w:rPr>
            <w:rFonts w:ascii="Times New Roman" w:hAnsi="Times New Roman" w:cs="Times New Roman"/>
            <w:sz w:val="24"/>
            <w:szCs w:val="24"/>
          </w:rPr>
          <w:delText>random-effects</w:delText>
        </w:r>
      </w:del>
      <w:ins w:id="139" w:author="Darcy Webber" w:date="2015-02-17T14:53:00Z">
        <w:r w:rsidR="00502F46">
          <w:rPr>
            <w:rFonts w:ascii="Times New Roman" w:hAnsi="Times New Roman" w:cs="Times New Roman"/>
            <w:sz w:val="24"/>
            <w:szCs w:val="24"/>
          </w:rPr>
          <w:t>residuals</w:t>
        </w:r>
      </w:ins>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are approximately uncorrelated, with the exception of a few males that are either smaller than expected at tagging and larger than expected at resighting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502F46" w:rsidRPr="00995B95">
        <w:rPr>
          <w:i/>
          <w:sz w:val="24"/>
          <w:szCs w:val="24"/>
        </w:rPr>
        <w:t xml:space="preserve">Figure </w:t>
      </w:r>
      <w:r w:rsidR="00502F46">
        <w:rPr>
          <w:i/>
          <w:noProof/>
          <w:sz w:val="24"/>
          <w:szCs w:val="24"/>
        </w:rPr>
        <w:t>4</w:t>
      </w:r>
      <w:r w:rsidR="00502F46">
        <w:rPr>
          <w:rFonts w:ascii="Times New Roman" w:hAnsi="Times New Roman" w:cs="Times New Roman"/>
          <w:sz w:val="24"/>
          <w:szCs w:val="24"/>
        </w:rPr>
        <w:fldChar w:fldCharType="end"/>
      </w:r>
      <w:commentRangeStart w:id="140"/>
      <w:commentRangeStart w:id="141"/>
      <w:del w:id="142" w:author="Darcy Webber" w:date="2015-02-17T14:52:00Z">
        <w:r w:rsidDel="00502F46">
          <w:rPr>
            <w:rFonts w:ascii="Times New Roman" w:hAnsi="Times New Roman" w:cs="Times New Roman"/>
            <w:sz w:val="24"/>
            <w:szCs w:val="24"/>
          </w:rPr>
          <w:fldChar w:fldCharType="begin"/>
        </w:r>
        <w:r w:rsidDel="00502F46">
          <w:rPr>
            <w:rFonts w:ascii="Times New Roman" w:hAnsi="Times New Roman" w:cs="Times New Roman"/>
            <w:sz w:val="24"/>
            <w:szCs w:val="24"/>
          </w:rPr>
          <w:delInstrText xml:space="preserve"> REF _Ref410371238 \h </w:delInstrText>
        </w:r>
        <w:r w:rsidR="00841322" w:rsidDel="00502F46">
          <w:rPr>
            <w:rFonts w:ascii="Times New Roman" w:hAnsi="Times New Roman" w:cs="Times New Roman"/>
            <w:sz w:val="24"/>
            <w:szCs w:val="24"/>
          </w:rPr>
          <w:delInstrText xml:space="preserve"> \* MERGEFORMAT </w:delInstrText>
        </w:r>
        <w:r w:rsidDel="00502F46">
          <w:rPr>
            <w:rFonts w:ascii="Times New Roman" w:hAnsi="Times New Roman" w:cs="Times New Roman"/>
            <w:sz w:val="24"/>
            <w:szCs w:val="24"/>
          </w:rPr>
        </w:r>
        <w:r w:rsidDel="00502F46">
          <w:rPr>
            <w:rFonts w:ascii="Times New Roman" w:hAnsi="Times New Roman" w:cs="Times New Roman"/>
            <w:sz w:val="24"/>
            <w:szCs w:val="24"/>
          </w:rPr>
          <w:fldChar w:fldCharType="separate"/>
        </w:r>
        <w:r w:rsidR="00FF1879" w:rsidRPr="00995B95" w:rsidDel="00502F46">
          <w:rPr>
            <w:i/>
            <w:sz w:val="24"/>
            <w:szCs w:val="24"/>
          </w:rPr>
          <w:delText xml:space="preserve">Figure </w:delText>
        </w:r>
        <w:r w:rsidR="00FF1879" w:rsidDel="00502F46">
          <w:rPr>
            <w:i/>
            <w:noProof/>
            <w:sz w:val="24"/>
            <w:szCs w:val="24"/>
          </w:rPr>
          <w:delText>5</w:delText>
        </w:r>
        <w:r w:rsidDel="00502F46">
          <w:rPr>
            <w:rFonts w:ascii="Times New Roman" w:hAnsi="Times New Roman" w:cs="Times New Roman"/>
            <w:sz w:val="24"/>
            <w:szCs w:val="24"/>
          </w:rPr>
          <w:fldChar w:fldCharType="end"/>
        </w:r>
        <w:commentRangeEnd w:id="140"/>
        <w:r w:rsidR="00B023DD" w:rsidDel="00502F46">
          <w:rPr>
            <w:rStyle w:val="CommentReference"/>
          </w:rPr>
          <w:commentReference w:id="140"/>
        </w:r>
      </w:del>
      <w:r>
        <w:rPr>
          <w:rFonts w:ascii="Times New Roman" w:hAnsi="Times New Roman" w:cs="Times New Roman"/>
          <w:sz w:val="24"/>
          <w:szCs w:val="24"/>
        </w:rPr>
        <w:t>)</w:t>
      </w:r>
      <w:commentRangeEnd w:id="141"/>
      <w:r w:rsidR="005C011F">
        <w:rPr>
          <w:rStyle w:val="CommentReference"/>
        </w:rPr>
        <w:commentReference w:id="141"/>
      </w:r>
      <w:r>
        <w:rPr>
          <w:rFonts w:ascii="Times New Roman" w:hAnsi="Times New Roman" w:cs="Times New Roman"/>
          <w:sz w:val="24"/>
          <w:szCs w:val="24"/>
        </w:rPr>
        <w:t>.</w:t>
      </w:r>
      <w:r w:rsidR="000B36C1">
        <w:rPr>
          <w:rFonts w:ascii="Times New Roman" w:hAnsi="Times New Roman" w:cs="Times New Roman"/>
          <w:sz w:val="24"/>
          <w:szCs w:val="24"/>
        </w:rPr>
        <w:t xml:space="preserve">  </w:t>
      </w:r>
      <w:ins w:id="143" w:author="Darcy Webber" w:date="2015-02-17T14:53:00Z">
        <w:del w:id="144" w:author="JTT" w:date="2015-02-17T08:12:00Z">
          <w:r w:rsidR="00502F46" w:rsidDel="005C011F">
            <w:rPr>
              <w:rFonts w:ascii="Times New Roman" w:hAnsi="Times New Roman" w:cs="Times New Roman"/>
              <w:sz w:val="24"/>
              <w:szCs w:val="24"/>
            </w:rPr>
            <w:delText>The distribution</w:delText>
          </w:r>
        </w:del>
      </w:ins>
      <w:ins w:id="145" w:author="Darcy Webber" w:date="2015-02-17T14:55:00Z">
        <w:del w:id="146" w:author="JTT" w:date="2015-02-17T08:12:00Z">
          <w:r w:rsidR="00B34852" w:rsidDel="005C011F">
            <w:rPr>
              <w:rFonts w:ascii="Times New Roman" w:hAnsi="Times New Roman" w:cs="Times New Roman"/>
              <w:sz w:val="24"/>
              <w:szCs w:val="24"/>
            </w:rPr>
            <w:delText>s</w:delText>
          </w:r>
        </w:del>
      </w:ins>
      <w:ins w:id="147" w:author="Darcy Webber" w:date="2015-02-17T14:53:00Z">
        <w:del w:id="148" w:author="JTT" w:date="2015-02-17T08:12:00Z">
          <w:r w:rsidR="00502F46" w:rsidDel="005C011F">
            <w:rPr>
              <w:rFonts w:ascii="Times New Roman" w:hAnsi="Times New Roman" w:cs="Times New Roman"/>
              <w:sz w:val="24"/>
              <w:szCs w:val="24"/>
            </w:rPr>
            <w:delText xml:space="preserve"> of time-varying random-effects for each individual</w:delText>
          </w:r>
        </w:del>
      </w:ins>
      <w:ins w:id="149" w:author="Darcy Webber" w:date="2015-02-17T14:54:00Z">
        <w:del w:id="150" w:author="JTT" w:date="2015-02-17T08:12:00Z">
          <w:r w:rsidR="00502F46" w:rsidDel="005C011F">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02F46" w:rsidDel="005C011F">
            <w:rPr>
              <w:rFonts w:ascii="Times New Roman" w:hAnsi="Times New Roman" w:cs="Times New Roman"/>
              <w:sz w:val="24"/>
              <w:szCs w:val="24"/>
            </w:rPr>
            <w:delText>)</w:delText>
          </w:r>
        </w:del>
      </w:ins>
      <w:ins w:id="151" w:author="Darcy Webber" w:date="2015-02-17T14:53:00Z">
        <w:del w:id="152" w:author="JTT" w:date="2015-02-17T08:12:00Z">
          <w:r w:rsidR="00502F46" w:rsidDel="005C011F">
            <w:rPr>
              <w:rFonts w:ascii="Times New Roman" w:hAnsi="Times New Roman" w:cs="Times New Roman"/>
              <w:sz w:val="24"/>
              <w:szCs w:val="24"/>
            </w:rPr>
            <w:delText xml:space="preserve"> at tagging and recapture </w:delText>
          </w:r>
        </w:del>
      </w:ins>
      <w:ins w:id="153" w:author="Darcy Webber" w:date="2015-02-17T14:56:00Z">
        <w:del w:id="154" w:author="JTT" w:date="2015-02-17T08:12:00Z">
          <w:r w:rsidR="005F1B2D" w:rsidDel="005C011F">
            <w:rPr>
              <w:rFonts w:ascii="Times New Roman" w:hAnsi="Times New Roman" w:cs="Times New Roman"/>
              <w:sz w:val="24"/>
              <w:szCs w:val="24"/>
            </w:rPr>
            <w:delText>are approximately normal and centered about 0 (</w:delText>
          </w:r>
          <w:r w:rsidR="005F1B2D" w:rsidDel="005C011F">
            <w:rPr>
              <w:rFonts w:ascii="Times New Roman" w:hAnsi="Times New Roman" w:cs="Times New Roman"/>
              <w:sz w:val="24"/>
              <w:szCs w:val="24"/>
            </w:rPr>
            <w:fldChar w:fldCharType="begin"/>
          </w:r>
          <w:r w:rsidR="005F1B2D" w:rsidDel="005C011F">
            <w:rPr>
              <w:rFonts w:ascii="Times New Roman" w:hAnsi="Times New Roman" w:cs="Times New Roman"/>
              <w:sz w:val="24"/>
              <w:szCs w:val="24"/>
            </w:rPr>
            <w:delInstrText xml:space="preserve"> REF _Ref410371238 \h </w:delInstrText>
          </w:r>
        </w:del>
      </w:ins>
      <w:del w:id="155" w:author="JTT" w:date="2015-02-17T08:12:00Z">
        <w:r w:rsidR="005F1B2D" w:rsidDel="005C011F">
          <w:rPr>
            <w:rFonts w:ascii="Times New Roman" w:hAnsi="Times New Roman" w:cs="Times New Roman"/>
            <w:sz w:val="24"/>
            <w:szCs w:val="24"/>
          </w:rPr>
        </w:r>
        <w:r w:rsidR="005F1B2D" w:rsidDel="005C011F">
          <w:rPr>
            <w:rFonts w:ascii="Times New Roman" w:hAnsi="Times New Roman" w:cs="Times New Roman"/>
            <w:sz w:val="24"/>
            <w:szCs w:val="24"/>
          </w:rPr>
          <w:fldChar w:fldCharType="separate"/>
        </w:r>
      </w:del>
      <w:ins w:id="156" w:author="Darcy Webber" w:date="2015-02-17T14:56:00Z">
        <w:del w:id="157" w:author="JTT" w:date="2015-02-17T08:12:00Z">
          <w:r w:rsidR="005F1B2D" w:rsidRPr="00995B95" w:rsidDel="005C011F">
            <w:rPr>
              <w:i/>
              <w:sz w:val="24"/>
              <w:szCs w:val="24"/>
            </w:rPr>
            <w:delText xml:space="preserve">Figure </w:delText>
          </w:r>
          <w:r w:rsidR="005F1B2D" w:rsidDel="005C011F">
            <w:rPr>
              <w:i/>
              <w:noProof/>
              <w:sz w:val="24"/>
              <w:szCs w:val="24"/>
            </w:rPr>
            <w:delText>5</w:delText>
          </w:r>
          <w:r w:rsidR="005F1B2D" w:rsidDel="005C011F">
            <w:rPr>
              <w:rFonts w:ascii="Times New Roman" w:hAnsi="Times New Roman" w:cs="Times New Roman"/>
              <w:sz w:val="24"/>
              <w:szCs w:val="24"/>
            </w:rPr>
            <w:fldChar w:fldCharType="end"/>
          </w:r>
          <w:r w:rsidR="005F1B2D" w:rsidDel="005C011F">
            <w:rPr>
              <w:rFonts w:ascii="Times New Roman" w:hAnsi="Times New Roman" w:cs="Times New Roman"/>
              <w:sz w:val="24"/>
              <w:szCs w:val="24"/>
            </w:rPr>
            <w:delText>)</w:delText>
          </w:r>
        </w:del>
      </w:ins>
      <w:ins w:id="158" w:author="Darcy Webber" w:date="2015-02-17T14:53:00Z">
        <w:del w:id="159" w:author="JTT" w:date="2015-02-17T08:12:00Z">
          <w:r w:rsidR="00502F46" w:rsidDel="005C011F">
            <w:rPr>
              <w:rFonts w:ascii="Times New Roman" w:hAnsi="Times New Roman" w:cs="Times New Roman"/>
              <w:sz w:val="24"/>
              <w:szCs w:val="24"/>
            </w:rPr>
            <w:delText xml:space="preserve">.  </w:delText>
          </w:r>
        </w:del>
      </w:ins>
      <w:r w:rsidR="000B36C1">
        <w:rPr>
          <w:rFonts w:ascii="Times New Roman" w:hAnsi="Times New Roman" w:cs="Times New Roman"/>
          <w:sz w:val="24"/>
          <w:szCs w:val="24"/>
        </w:rPr>
        <w:t xml:space="preserve">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ins w:id="160" w:author="Darcy Webber" w:date="2015-02-17T14:58:00Z">
        <w:r w:rsidR="00793629">
          <w:rPr>
            <w:rFonts w:ascii="Times New Roman" w:hAnsi="Times New Roman" w:cs="Times New Roman"/>
            <w:sz w:val="24"/>
            <w:szCs w:val="24"/>
          </w:rPr>
          <w:t xml:space="preserve"> vs.</w:t>
        </w:r>
      </w:ins>
      <w:del w:id="161" w:author="Darcy Webber" w:date="2015-02-17T14:58:00Z">
        <w:r w:rsidR="002B6CD6" w:rsidDel="00793629">
          <w:rPr>
            <w:rFonts w:ascii="Times New Roman" w:hAnsi="Times New Roman" w:cs="Times New Roman"/>
            <w:sz w:val="24"/>
            <w:szCs w:val="24"/>
          </w:rPr>
          <w:delText>;</w:delText>
        </w:r>
      </w:del>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4772DD" w:rsidRPr="00DB6525">
        <w:rPr>
          <w:i/>
          <w:sz w:val="24"/>
          <w:szCs w:val="24"/>
        </w:rPr>
        <w:t xml:space="preserve">Table </w:t>
      </w:r>
      <w:r w:rsidR="004772DD">
        <w:rPr>
          <w:i/>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r w:rsidR="00B023DD">
        <w:rPr>
          <w:rFonts w:ascii="Times New Roman" w:hAnsi="Times New Roman" w:cs="Times New Roman"/>
          <w:i/>
          <w:sz w:val="24"/>
          <w:szCs w:val="24"/>
          <w:vertAlign w:val="subscript"/>
        </w:rPr>
        <w:t>,s</w:t>
      </w:r>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72094B0"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commentRangeStart w:id="162"/>
      <w:commentRangeStart w:id="163"/>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190689">
        <w:rPr>
          <w:i/>
          <w:sz w:val="24"/>
          <w:szCs w:val="24"/>
        </w:rPr>
        <w:t xml:space="preserve">Figure </w:t>
      </w:r>
      <w:r w:rsidR="00FF187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D66CFF">
        <w:rPr>
          <w:i/>
          <w:color w:val="000000" w:themeColor="text1"/>
          <w:sz w:val="24"/>
          <w:szCs w:val="24"/>
        </w:rPr>
        <w:t xml:space="preserve">Figure </w:t>
      </w:r>
      <w:r w:rsidR="00FF1879">
        <w:rPr>
          <w:i/>
          <w:noProof/>
          <w:color w:val="000000" w:themeColor="text1"/>
          <w:sz w:val="24"/>
          <w:szCs w:val="24"/>
        </w:rPr>
        <w:t>7</w:t>
      </w:r>
      <w:r w:rsidR="000F18D4">
        <w:rPr>
          <w:rFonts w:ascii="Times New Roman" w:hAnsi="Times New Roman" w:cs="Times New Roman"/>
          <w:sz w:val="24"/>
          <w:szCs w:val="24"/>
        </w:rPr>
        <w:fldChar w:fldCharType="end"/>
      </w:r>
      <w:commentRangeEnd w:id="162"/>
      <w:r w:rsidR="00A434F5">
        <w:rPr>
          <w:rStyle w:val="CommentReference"/>
        </w:rPr>
        <w:commentReference w:id="162"/>
      </w:r>
      <w:r>
        <w:rPr>
          <w:rFonts w:ascii="Times New Roman" w:hAnsi="Times New Roman" w:cs="Times New Roman"/>
          <w:sz w:val="24"/>
          <w:szCs w:val="24"/>
        </w:rPr>
        <w:t>)</w:t>
      </w:r>
      <w:commentRangeEnd w:id="163"/>
      <w:r w:rsidR="00FF5667">
        <w:rPr>
          <w:rStyle w:val="CommentReference"/>
        </w:rPr>
        <w:commentReference w:id="163"/>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164"/>
      <w:r w:rsidR="00E81544" w:rsidRPr="00AC4738">
        <w:rPr>
          <w:rFonts w:ascii="Times New Roman" w:hAnsi="Times New Roman" w:cs="Times New Roman"/>
          <w:sz w:val="24"/>
          <w:szCs w:val="24"/>
          <w:highlight w:val="yellow"/>
        </w:rPr>
        <w:t>XXX</w:t>
      </w:r>
      <w:commentRangeEnd w:id="164"/>
      <w:r w:rsidR="00633F3A">
        <w:rPr>
          <w:rStyle w:val="CommentReference"/>
        </w:rPr>
        <w:commentReference w:id="164"/>
      </w:r>
      <w:r w:rsidR="00437753">
        <w:rPr>
          <w:rFonts w:ascii="Times New Roman" w:hAnsi="Times New Roman" w:cs="Times New Roman"/>
          <w:sz w:val="24"/>
          <w:szCs w:val="24"/>
        </w:rPr>
        <w:t xml:space="preserve"> </w:t>
      </w:r>
      <w:commentRangeStart w:id="165"/>
      <w:r w:rsidR="00437753">
        <w:rPr>
          <w:rFonts w:ascii="Times New Roman" w:hAnsi="Times New Roman" w:cs="Times New Roman"/>
          <w:sz w:val="24"/>
          <w:szCs w:val="24"/>
        </w:rPr>
        <w:t>when estimated with both transient and persistent variation in growth rates</w:t>
      </w:r>
      <w:commentRangeEnd w:id="165"/>
      <w:r w:rsidR="00FF5667">
        <w:rPr>
          <w:rStyle w:val="CommentReference"/>
        </w:rPr>
        <w:commentReference w:id="165"/>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A03423">
        <w:rPr>
          <w:i/>
          <w:color w:val="000000" w:themeColor="text1"/>
          <w:sz w:val="24"/>
        </w:rPr>
        <w:t xml:space="preserve">Figure </w:t>
      </w:r>
      <w:r w:rsidR="00FF187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166"/>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166"/>
      <w:r w:rsidR="00633F3A">
        <w:rPr>
          <w:rStyle w:val="CommentReference"/>
        </w:rPr>
        <w:commentReference w:id="166"/>
      </w:r>
      <w:r w:rsidR="00E81544">
        <w:rPr>
          <w:rFonts w:ascii="Times New Roman" w:hAnsi="Times New Roman" w:cs="Times New Roman"/>
          <w:sz w:val="24"/>
          <w:szCs w:val="24"/>
        </w:rPr>
        <w:t xml:space="preserve">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5262C99B" w:rsidR="008327ED" w:rsidRDefault="00FF5667">
      <w:pPr>
        <w:tabs>
          <w:tab w:val="left" w:pos="360"/>
          <w:tab w:val="left" w:pos="720"/>
          <w:tab w:val="left" w:pos="8640"/>
        </w:tabs>
        <w:spacing w:after="0" w:line="480" w:lineRule="auto"/>
        <w:rPr>
          <w:rFonts w:ascii="Times New Roman" w:hAnsi="Times New Roman" w:cs="Times New Roman"/>
          <w:sz w:val="24"/>
          <w:szCs w:val="24"/>
        </w:rPr>
      </w:pPr>
      <w:ins w:id="167" w:author="JTT" w:date="2015-02-17T08:15:00Z">
        <w:r>
          <w:rPr>
            <w:rFonts w:ascii="Times New Roman" w:hAnsi="Times New Roman" w:cs="Times New Roman"/>
            <w:sz w:val="24"/>
            <w:szCs w:val="24"/>
          </w:rPr>
          <w:tab/>
        </w:r>
      </w:ins>
      <w:r w:rsidR="006C4ABB">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EC4558">
        <w:rPr>
          <w:i/>
          <w:color w:val="000000" w:themeColor="text1"/>
          <w:sz w:val="24"/>
          <w:szCs w:val="24"/>
        </w:rPr>
        <w:t xml:space="preserve">Figure </w:t>
      </w:r>
      <w:r w:rsidR="00FF187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ins w:id="168" w:author="Darcy Webber" w:date="2015-02-17T13:35:00Z">
        <w:r w:rsidR="00F22E9E">
          <w:rPr>
            <w:rFonts w:ascii="Times New Roman" w:hAnsi="Times New Roman" w:cs="Times New Roman"/>
            <w:sz w:val="24"/>
            <w:szCs w:val="24"/>
          </w:rPr>
          <w:t xml:space="preserve">persistent and transient </w:t>
        </w:r>
      </w:ins>
      <w:r w:rsidR="00D41E76">
        <w:rPr>
          <w:rFonts w:ascii="Times New Roman" w:hAnsi="Times New Roman" w:cs="Times New Roman"/>
          <w:sz w:val="24"/>
          <w:szCs w:val="24"/>
        </w:rPr>
        <w:t>variation</w:t>
      </w:r>
      <w:del w:id="169" w:author="Darcy Webber" w:date="2015-02-17T13:35:00Z">
        <w:r w:rsidR="00D41E76" w:rsidDel="00F22E9E">
          <w:rPr>
            <w:rFonts w:ascii="Times New Roman" w:hAnsi="Times New Roman" w:cs="Times New Roman"/>
            <w:sz w:val="24"/>
            <w:szCs w:val="24"/>
          </w:rPr>
          <w:delText xml:space="preserve"> among </w:delText>
        </w:r>
        <w:r w:rsidR="00050DB0" w:rsidDel="00F22E9E">
          <w:rPr>
            <w:rFonts w:ascii="Times New Roman" w:hAnsi="Times New Roman" w:cs="Times New Roman"/>
            <w:sz w:val="24"/>
            <w:szCs w:val="24"/>
          </w:rPr>
          <w:delText>individuals</w:delText>
        </w:r>
        <w:r w:rsidR="00D41E76" w:rsidDel="00F22E9E">
          <w:rPr>
            <w:rFonts w:ascii="Times New Roman" w:hAnsi="Times New Roman" w:cs="Times New Roman"/>
            <w:sz w:val="24"/>
            <w:szCs w:val="24"/>
          </w:rPr>
          <w:delText xml:space="preserve"> and ove</w:delText>
        </w:r>
        <w:r w:rsidR="008A61B3" w:rsidDel="00F22E9E">
          <w:rPr>
            <w:rFonts w:ascii="Times New Roman" w:hAnsi="Times New Roman" w:cs="Times New Roman"/>
            <w:sz w:val="24"/>
            <w:szCs w:val="24"/>
          </w:rPr>
          <w:delText>r time</w:delText>
        </w:r>
      </w:del>
      <w:r w:rsidR="008A61B3">
        <w:rPr>
          <w:rFonts w:ascii="Times New Roman" w:hAnsi="Times New Roman" w:cs="Times New Roman"/>
          <w:sz w:val="24"/>
          <w:szCs w:val="24"/>
        </w:rPr>
        <w:t xml:space="preserve"> (estimating variation in </w:t>
      </w:r>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i</w:t>
      </w:r>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9E4A54" w:rsidRPr="00EC4558">
        <w:rPr>
          <w:i/>
          <w:color w:val="000000" w:themeColor="text1"/>
          <w:sz w:val="24"/>
          <w:szCs w:val="24"/>
        </w:rPr>
        <w:t xml:space="preserve">Figure </w:t>
      </w:r>
      <w:r w:rsidR="009E4A54">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7657A819"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t all fits to simulated data </w:t>
      </w:r>
      <w:del w:id="170" w:author="JTT" w:date="2015-02-17T08:15:00Z">
        <w:r w:rsidDel="00FF5667">
          <w:rPr>
            <w:rFonts w:ascii="Times New Roman" w:hAnsi="Times New Roman" w:cs="Times New Roman"/>
            <w:sz w:val="24"/>
            <w:szCs w:val="24"/>
          </w:rPr>
          <w:delText>were</w:delText>
        </w:r>
        <w:r w:rsidR="00B22FD1" w:rsidDel="00FF5667">
          <w:rPr>
            <w:rFonts w:ascii="Times New Roman" w:hAnsi="Times New Roman" w:cs="Times New Roman"/>
            <w:sz w:val="24"/>
            <w:szCs w:val="24"/>
          </w:rPr>
          <w:delText xml:space="preserve"> </w:delText>
        </w:r>
      </w:del>
      <w:ins w:id="171" w:author="JTT" w:date="2015-02-17T08:15:00Z">
        <w:r w:rsidR="00FF5667">
          <w:rPr>
            <w:rFonts w:ascii="Times New Roman" w:hAnsi="Times New Roman" w:cs="Times New Roman"/>
            <w:sz w:val="24"/>
            <w:szCs w:val="24"/>
          </w:rPr>
          <w:t>had a</w:t>
        </w:r>
        <w:r w:rsidR="00FF5667">
          <w:rPr>
            <w:rFonts w:ascii="Times New Roman" w:hAnsi="Times New Roman" w:cs="Times New Roman"/>
            <w:sz w:val="24"/>
            <w:szCs w:val="24"/>
          </w:rPr>
          <w:t xml:space="preserve"> </w:t>
        </w:r>
      </w:ins>
      <w:r w:rsidR="00B22FD1">
        <w:rPr>
          <w:rFonts w:ascii="Times New Roman" w:hAnsi="Times New Roman" w:cs="Times New Roman"/>
          <w:sz w:val="24"/>
          <w:szCs w:val="24"/>
        </w:rPr>
        <w:t>positive definite Hessian</w:t>
      </w:r>
      <w:del w:id="172" w:author="JTT" w:date="2015-02-17T08:15:00Z">
        <w:r w:rsidR="00B22FD1" w:rsidDel="00FF5667">
          <w:rPr>
            <w:rFonts w:ascii="Times New Roman" w:hAnsi="Times New Roman" w:cs="Times New Roman"/>
            <w:sz w:val="24"/>
            <w:szCs w:val="24"/>
          </w:rPr>
          <w:delText xml:space="preserve"> (pdH</w:delText>
        </w:r>
        <w:r w:rsidDel="00FF5667">
          <w:rPr>
            <w:rFonts w:ascii="Times New Roman" w:hAnsi="Times New Roman" w:cs="Times New Roman"/>
            <w:sz w:val="24"/>
            <w:szCs w:val="24"/>
          </w:rPr>
          <w:delText>)</w:delText>
        </w:r>
      </w:del>
      <w:ins w:id="173" w:author="JTT" w:date="2015-02-17T08:15:00Z">
        <w:r w:rsidR="00FF5667">
          <w:rPr>
            <w:rFonts w:ascii="Times New Roman" w:hAnsi="Times New Roman" w:cs="Times New Roman"/>
            <w:sz w:val="24"/>
            <w:szCs w:val="24"/>
          </w:rPr>
          <w:t xml:space="preserve">, signifying that some </w:t>
        </w:r>
      </w:ins>
      <w:ins w:id="174" w:author="JTT" w:date="2015-02-17T08:16:00Z">
        <w:r w:rsidR="00FF5667">
          <w:rPr>
            <w:rFonts w:ascii="Times New Roman" w:hAnsi="Times New Roman" w:cs="Times New Roman"/>
            <w:sz w:val="24"/>
            <w:szCs w:val="24"/>
          </w:rPr>
          <w:t xml:space="preserve">combinations of </w:t>
        </w:r>
      </w:ins>
      <w:ins w:id="175" w:author="JTT" w:date="2015-02-17T08:15:00Z">
        <w:r w:rsidR="00FF5667">
          <w:rPr>
            <w:rFonts w:ascii="Times New Roman" w:hAnsi="Times New Roman" w:cs="Times New Roman"/>
            <w:sz w:val="24"/>
            <w:szCs w:val="24"/>
          </w:rPr>
          <w:t xml:space="preserve">simulation </w:t>
        </w:r>
      </w:ins>
      <w:ins w:id="176" w:author="JTT" w:date="2015-02-17T08:16:00Z">
        <w:r w:rsidR="00FF5667">
          <w:rPr>
            <w:rFonts w:ascii="Times New Roman" w:hAnsi="Times New Roman" w:cs="Times New Roman"/>
            <w:sz w:val="24"/>
            <w:szCs w:val="24"/>
          </w:rPr>
          <w:t>replicate and estimation model had parameters that were either (1) not converged or (2) not uniquely identifiable</w:t>
        </w:r>
      </w:ins>
      <w:r>
        <w:rPr>
          <w:rFonts w:ascii="Times New Roman" w:hAnsi="Times New Roman" w:cs="Times New Roman"/>
          <w:sz w:val="24"/>
          <w:szCs w:val="24"/>
        </w:rPr>
        <w:t xml:space="preserve">.  When the </w:t>
      </w:r>
      <w:ins w:id="177" w:author="JTT" w:date="2015-02-17T08:16:00Z">
        <w:r w:rsidR="00FF5667">
          <w:rPr>
            <w:rFonts w:ascii="Times New Roman" w:hAnsi="Times New Roman" w:cs="Times New Roman"/>
            <w:sz w:val="24"/>
            <w:szCs w:val="24"/>
          </w:rPr>
          <w:t xml:space="preserve">estimation </w:t>
        </w:r>
      </w:ins>
      <w:r>
        <w:rPr>
          <w:rFonts w:ascii="Times New Roman" w:hAnsi="Times New Roman" w:cs="Times New Roman"/>
          <w:sz w:val="24"/>
          <w:szCs w:val="24"/>
        </w:rPr>
        <w:t xml:space="preserve">model </w:t>
      </w:r>
      <w:del w:id="178" w:author="JTT" w:date="2015-02-17T08:16:00Z">
        <w:r w:rsidDel="00FF5667">
          <w:rPr>
            <w:rFonts w:ascii="Times New Roman" w:hAnsi="Times New Roman" w:cs="Times New Roman"/>
            <w:sz w:val="24"/>
            <w:szCs w:val="24"/>
          </w:rPr>
          <w:delText xml:space="preserve">being fit </w:delText>
        </w:r>
      </w:del>
      <w:r>
        <w:rPr>
          <w:rFonts w:ascii="Times New Roman" w:hAnsi="Times New Roman" w:cs="Times New Roman"/>
          <w:sz w:val="24"/>
          <w:szCs w:val="24"/>
        </w:rPr>
        <w:t>included no random-effects</w:t>
      </w:r>
      <w:ins w:id="179" w:author="JTT" w:date="2015-02-17T08:16:00Z">
        <w:r w:rsidR="00FF5667">
          <w:rPr>
            <w:rFonts w:ascii="Times New Roman" w:hAnsi="Times New Roman" w:cs="Times New Roman"/>
            <w:sz w:val="24"/>
            <w:szCs w:val="24"/>
          </w:rPr>
          <w:t>,</w:t>
        </w:r>
      </w:ins>
      <w:r>
        <w:rPr>
          <w:rFonts w:ascii="Times New Roman" w:hAnsi="Times New Roman" w:cs="Times New Roman"/>
          <w:sz w:val="24"/>
          <w:szCs w:val="24"/>
        </w:rPr>
        <w:t xml:space="preserve">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w:t>
      </w:r>
      <w:del w:id="180" w:author="JTT" w:date="2015-02-17T08:17:00Z">
        <w:r w:rsidDel="00FF5667">
          <w:rPr>
            <w:rFonts w:ascii="Times New Roman" w:hAnsi="Times New Roman" w:cs="Times New Roman"/>
            <w:sz w:val="24"/>
            <w:szCs w:val="24"/>
          </w:rPr>
          <w:delText>pdH</w:delText>
        </w:r>
      </w:del>
      <w:ins w:id="181" w:author="JTT" w:date="2015-02-17T08:17:00Z">
        <w:r w:rsidR="00FF5667">
          <w:rPr>
            <w:rFonts w:ascii="Times New Roman" w:hAnsi="Times New Roman" w:cs="Times New Roman"/>
            <w:sz w:val="24"/>
            <w:szCs w:val="24"/>
          </w:rPr>
          <w:t>positive definite</w:t>
        </w:r>
      </w:ins>
      <w:r>
        <w:rPr>
          <w:rFonts w:ascii="Times New Roman" w:hAnsi="Times New Roman" w:cs="Times New Roman"/>
          <w:sz w:val="24"/>
          <w:szCs w:val="24"/>
        </w:rPr>
        <w:t xml:space="preserve">.  </w:t>
      </w:r>
      <w:moveFromRangeStart w:id="182" w:author="JTT" w:date="2015-02-17T08:17:00Z" w:name="move411924377"/>
      <w:moveFrom w:id="183" w:author="JTT" w:date="2015-02-17T08:17:00Z">
        <w:r w:rsidDel="00FF5667">
          <w:rPr>
            <w:rFonts w:ascii="Times New Roman" w:hAnsi="Times New Roman" w:cs="Times New Roman"/>
            <w:sz w:val="24"/>
            <w:szCs w:val="24"/>
          </w:rPr>
          <w:t xml:space="preserve">When the model incorporated </w:t>
        </w:r>
        <w:r w:rsidR="008F3073" w:rsidDel="00FF5667">
          <w:rPr>
            <w:rFonts w:ascii="Times New Roman" w:hAnsi="Times New Roman" w:cs="Times New Roman"/>
            <w:sz w:val="24"/>
            <w:szCs w:val="24"/>
          </w:rPr>
          <w:t>transient</w:t>
        </w:r>
        <w:r w:rsidDel="00FF5667">
          <w:rPr>
            <w:rFonts w:ascii="Times New Roman" w:hAnsi="Times New Roman" w:cs="Times New Roman"/>
            <w:sz w:val="24"/>
            <w:szCs w:val="24"/>
          </w:rPr>
          <w:t xml:space="preserve"> individual random effects</w:t>
        </w:r>
        <w:r w:rsidR="008F3073" w:rsidDel="00FF566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8F3073" w:rsidDel="00FF5667">
          <w:rPr>
            <w:rFonts w:ascii="Times New Roman" w:hAnsi="Times New Roman" w:cs="Times New Roman"/>
            <w:sz w:val="24"/>
            <w:szCs w:val="24"/>
          </w:rPr>
          <w:t>)</w:t>
        </w:r>
        <w:r w:rsidDel="00FF5667">
          <w:rPr>
            <w:rFonts w:ascii="Times New Roman" w:hAnsi="Times New Roman" w:cs="Times New Roman"/>
            <w:sz w:val="24"/>
            <w:szCs w:val="24"/>
          </w:rPr>
          <w:t xml:space="preserve"> </w:t>
        </w:r>
      </w:moveFrom>
      <w:moveFromRangeEnd w:id="182"/>
      <w:del w:id="184" w:author="JTT" w:date="2015-02-17T08:17:00Z">
        <w:r w:rsidDel="00FF5667">
          <w:rPr>
            <w:rFonts w:ascii="Times New Roman" w:hAnsi="Times New Roman" w:cs="Times New Roman"/>
            <w:sz w:val="24"/>
            <w:szCs w:val="24"/>
          </w:rPr>
          <w:delText>f</w:delText>
        </w:r>
      </w:del>
      <w:ins w:id="185" w:author="JTT" w:date="2015-02-17T08:17:00Z">
        <w:r w:rsidR="00FF5667">
          <w:rPr>
            <w:rFonts w:ascii="Times New Roman" w:hAnsi="Times New Roman" w:cs="Times New Roman"/>
            <w:sz w:val="24"/>
            <w:szCs w:val="24"/>
          </w:rPr>
          <w:t>F</w:t>
        </w:r>
      </w:ins>
      <w:r>
        <w:rPr>
          <w:rFonts w:ascii="Times New Roman" w:hAnsi="Times New Roman" w:cs="Times New Roman"/>
          <w:sz w:val="24"/>
          <w:szCs w:val="24"/>
        </w:rPr>
        <w:t xml:space="preserve">ewer </w:t>
      </w:r>
      <w:del w:id="186" w:author="JTT" w:date="2015-02-17T08:17:00Z">
        <w:r w:rsidDel="00FF5667">
          <w:rPr>
            <w:rFonts w:ascii="Times New Roman" w:hAnsi="Times New Roman" w:cs="Times New Roman"/>
            <w:sz w:val="24"/>
            <w:szCs w:val="24"/>
          </w:rPr>
          <w:delText xml:space="preserve">fits </w:delText>
        </w:r>
      </w:del>
      <w:ins w:id="187" w:author="JTT" w:date="2015-02-17T08:17:00Z">
        <w:r w:rsidR="00FF5667">
          <w:rPr>
            <w:rFonts w:ascii="Times New Roman" w:hAnsi="Times New Roman" w:cs="Times New Roman"/>
            <w:sz w:val="24"/>
            <w:szCs w:val="24"/>
          </w:rPr>
          <w:t xml:space="preserve">simulation replicates </w:t>
        </w:r>
      </w:ins>
      <w:r>
        <w:rPr>
          <w:rFonts w:ascii="Times New Roman" w:hAnsi="Times New Roman" w:cs="Times New Roman"/>
          <w:sz w:val="24"/>
          <w:szCs w:val="24"/>
        </w:rPr>
        <w:t xml:space="preserve">were </w:t>
      </w:r>
      <w:del w:id="188" w:author="JTT" w:date="2015-02-17T08:17:00Z">
        <w:r w:rsidDel="00FF5667">
          <w:rPr>
            <w:rFonts w:ascii="Times New Roman" w:hAnsi="Times New Roman" w:cs="Times New Roman"/>
            <w:sz w:val="24"/>
            <w:szCs w:val="24"/>
          </w:rPr>
          <w:delText>pdH</w:delText>
        </w:r>
      </w:del>
      <w:ins w:id="189" w:author="JTT" w:date="2015-02-17T08:17:00Z">
        <w:r w:rsidR="00FF5667">
          <w:rPr>
            <w:rFonts w:ascii="Times New Roman" w:hAnsi="Times New Roman" w:cs="Times New Roman"/>
            <w:sz w:val="24"/>
            <w:szCs w:val="24"/>
          </w:rPr>
          <w:t>positive definite w</w:t>
        </w:r>
      </w:ins>
      <w:moveToRangeStart w:id="190" w:author="JTT" w:date="2015-02-17T08:17:00Z" w:name="move411924377"/>
      <w:moveTo w:id="191" w:author="JTT" w:date="2015-02-17T08:17:00Z">
        <w:del w:id="192" w:author="JTT" w:date="2015-02-17T08:17:00Z">
          <w:r w:rsidR="00FF5667" w:rsidDel="00FF5667">
            <w:rPr>
              <w:rFonts w:ascii="Times New Roman" w:hAnsi="Times New Roman" w:cs="Times New Roman"/>
              <w:sz w:val="24"/>
              <w:szCs w:val="24"/>
            </w:rPr>
            <w:delText>W</w:delText>
          </w:r>
        </w:del>
        <w:r w:rsidR="00FF5667">
          <w:rPr>
            <w:rFonts w:ascii="Times New Roman" w:hAnsi="Times New Roman" w:cs="Times New Roman"/>
            <w:sz w:val="24"/>
            <w:szCs w:val="24"/>
          </w:rPr>
          <w:t xml:space="preserve">hen the model incorporated transient </w:t>
        </w:r>
        <w:r w:rsidR="00FF5667">
          <w:rPr>
            <w:rFonts w:ascii="Times New Roman" w:hAnsi="Times New Roman" w:cs="Times New Roman"/>
            <w:sz w:val="24"/>
            <w:szCs w:val="24"/>
          </w:rPr>
          <w:lastRenderedPageBreak/>
          <w:t>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Pr>
            <w:rFonts w:ascii="Times New Roman" w:hAnsi="Times New Roman" w:cs="Times New Roman"/>
            <w:sz w:val="24"/>
            <w:szCs w:val="24"/>
          </w:rPr>
          <w:t>)</w:t>
        </w:r>
      </w:moveTo>
      <w:moveToRangeEnd w:id="190"/>
      <w:r>
        <w:rPr>
          <w:rFonts w:ascii="Times New Roman" w:hAnsi="Times New Roman" w:cs="Times New Roman"/>
          <w:sz w:val="24"/>
          <w:szCs w:val="24"/>
        </w:rPr>
        <w:t>,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sidRPr="00190689">
        <w:rPr>
          <w:i/>
          <w:sz w:val="24"/>
          <w:szCs w:val="24"/>
        </w:rPr>
        <w:t>Figure</w:t>
      </w:r>
      <w:r w:rsidR="009E4A54">
        <w:rPr>
          <w:i/>
          <w:sz w:val="24"/>
          <w:szCs w:val="24"/>
        </w:rPr>
        <w:t>s</w:t>
      </w:r>
      <w:r w:rsidR="009E4A54" w:rsidRPr="00190689">
        <w:rPr>
          <w:i/>
          <w:sz w:val="24"/>
          <w:szCs w:val="24"/>
        </w:rPr>
        <w:t xml:space="preserve"> </w:t>
      </w:r>
      <w:r w:rsidR="009E4A54">
        <w:rPr>
          <w:i/>
          <w:noProof/>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10</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60A04D8C"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2F1BE7" w:rsidRPr="002F1BE7">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3; Stawitz et al., In review; Thorson and Minte-Vera, In press;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Variation in growth rates is also an active area of research and method development in other ecological taxa</w:t>
      </w:r>
      <w:r w:rsidR="002F1BE7">
        <w:rPr>
          <w:rFonts w:ascii="Times New Roman" w:hAnsi="Times New Roman" w:cs="Times New Roman"/>
          <w:sz w:val="24"/>
          <w:szCs w:val="24"/>
        </w:rPr>
        <w:t xml:space="preserve"> </w:t>
      </w:r>
      <w:r w:rsidR="002F1BE7">
        <w:rPr>
          <w:rFonts w:ascii="Times New Roman" w:hAnsi="Times New Roman" w:cs="Times New Roman"/>
          <w:sz w:val="24"/>
          <w:szCs w:val="24"/>
        </w:rPr>
        <w:fldChar w:fldCharType="begin"/>
      </w:r>
      <w:ins w:id="193" w:author="JTT" w:date="2015-02-17T07:28:00Z">
        <w:r w:rsidR="0034058D">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ins>
      <w:del w:id="194" w:author="JTT" w:date="2015-02-17T07:28:00Z">
        <w:r w:rsidR="002F1BE7" w:rsidDel="0034058D">
          <w:rPr>
            <w:rFonts w:ascii="Times New Roman" w:hAnsi="Times New Roman" w:cs="Times New Roman"/>
            <w:sz w:val="24"/>
            <w:szCs w:val="24"/>
          </w:rPr>
          <w:delInstrText xml:space="preserve"> ADDIN ZOTERO_ITEM CSL_CITATION {"citationID":"21kktjpk1a","properties":{"formattedCitation":"(Brooks et al., 2013)","plainCitation":"(Brooks et al., 2013)"},"citationItems":[{"id":"1kvtVTBZ/Hg7Qohb4","uris":["http://zotero.org/users/251206/items/6DCADWSU"],"uri":["http://zotero.org/users/251206/items/6DCADWSU"],"itemData":{"id":"1kvtVTBZ/Hg7Qohb4","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year":2013,"month":10,"day":28},"accessed":{"year":2015,"month":1,"day":24,"season":"21:00:01"},"page-first":"e76389","container-title-short":"PLoS ONE"}}],"schema":"https://github.com/citation-style-language/schema/raw/master/csl-citation.json"} </w:delInstrText>
        </w:r>
      </w:del>
      <w:r w:rsidR="002F1BE7">
        <w:rPr>
          <w:rFonts w:ascii="Times New Roman" w:hAnsi="Times New Roman" w:cs="Times New Roman"/>
          <w:sz w:val="24"/>
          <w:szCs w:val="24"/>
        </w:rPr>
        <w:fldChar w:fldCharType="separate"/>
      </w:r>
      <w:r w:rsidR="002F1BE7" w:rsidRPr="002F1BE7">
        <w:rPr>
          <w:rFonts w:ascii="Times New Roman" w:hAnsi="Times New Roman" w:cs="Times New Roman"/>
          <w:sz w:val="24"/>
        </w:rPr>
        <w:t>(</w:t>
      </w:r>
      <w:r w:rsidR="002F1BE7" w:rsidRPr="00F22937">
        <w:rPr>
          <w:rFonts w:ascii="Times New Roman" w:hAnsi="Times New Roman" w:cs="Times New Roman"/>
          <w:sz w:val="24"/>
        </w:rPr>
        <w:t>Brooks</w:t>
      </w:r>
      <w:r w:rsidR="002F1BE7" w:rsidRPr="002F1BE7">
        <w:rPr>
          <w:rFonts w:ascii="Times New Roman" w:hAnsi="Times New Roman" w:cs="Times New Roman"/>
          <w:sz w:val="24"/>
        </w:rPr>
        <w:t xml:space="preserve"> et al., 2013)</w:t>
      </w:r>
      <w:r w:rsidR="002F1BE7">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variation among individuals accounts for up to half of the total variability in Antarctic toothfish.</w:t>
      </w:r>
      <w:r w:rsidR="00D01B54">
        <w:rPr>
          <w:rFonts w:ascii="Times New Roman" w:hAnsi="Times New Roman" w:cs="Times New Roman"/>
          <w:sz w:val="24"/>
          <w:szCs w:val="24"/>
        </w:rPr>
        <w:t xml:space="preserve">  </w:t>
      </w:r>
    </w:p>
    <w:p w14:paraId="17561445" w14:textId="7532249A"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as was seen in the toothfish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w:t>
      </w:r>
      <w:ins w:id="195" w:author="JTT" w:date="2015-02-17T07:34:00Z">
        <w:r w:rsidR="00C47457">
          <w:rPr>
            <w:rFonts w:ascii="Times New Roman" w:hAnsi="Times New Roman" w:cs="Times New Roman"/>
            <w:sz w:val="24"/>
            <w:szCs w:val="24"/>
          </w:rPr>
          <w:t xml:space="preserve">persistent </w:t>
        </w:r>
      </w:ins>
      <w:r w:rsidR="001E733D">
        <w:rPr>
          <w:rFonts w:ascii="Times New Roman" w:hAnsi="Times New Roman" w:cs="Times New Roman"/>
          <w:sz w:val="24"/>
          <w:szCs w:val="24"/>
        </w:rPr>
        <w:t>variation over space</w:t>
      </w:r>
      <w:ins w:id="196" w:author="JTT" w:date="2015-02-17T07:34:00Z">
        <w:r w:rsidR="00C47457">
          <w:rPr>
            <w:rFonts w:ascii="Times New Roman" w:hAnsi="Times New Roman" w:cs="Times New Roman"/>
            <w:sz w:val="24"/>
            <w:szCs w:val="24"/>
          </w:rPr>
          <w:t>,</w:t>
        </w:r>
      </w:ins>
      <w:r w:rsidR="0075665D">
        <w:rPr>
          <w:rFonts w:ascii="Times New Roman" w:hAnsi="Times New Roman" w:cs="Times New Roman"/>
          <w:sz w:val="24"/>
          <w:szCs w:val="24"/>
        </w:rPr>
        <w:t xml:space="preserve"> and </w:t>
      </w:r>
      <w:del w:id="197" w:author="JTT" w:date="2015-02-17T07:34:00Z">
        <w:r w:rsidR="0075665D" w:rsidDel="00C47457">
          <w:rPr>
            <w:rFonts w:ascii="Times New Roman" w:hAnsi="Times New Roman" w:cs="Times New Roman"/>
            <w:sz w:val="24"/>
            <w:szCs w:val="24"/>
          </w:rPr>
          <w:delText xml:space="preserve">shared </w:delText>
        </w:r>
      </w:del>
      <w:ins w:id="198" w:author="JTT" w:date="2015-02-17T07:34:00Z">
        <w:r w:rsidR="00C47457">
          <w:rPr>
            <w:rFonts w:ascii="Times New Roman" w:hAnsi="Times New Roman" w:cs="Times New Roman"/>
            <w:sz w:val="24"/>
            <w:szCs w:val="24"/>
          </w:rPr>
          <w:t>synchronous</w:t>
        </w:r>
        <w:r w:rsidR="00C47457">
          <w:rPr>
            <w:rFonts w:ascii="Times New Roman" w:hAnsi="Times New Roman" w:cs="Times New Roman"/>
            <w:sz w:val="24"/>
            <w:szCs w:val="24"/>
          </w:rPr>
          <w:t xml:space="preserve"> </w:t>
        </w:r>
      </w:ins>
      <w:r w:rsidR="0075665D">
        <w:rPr>
          <w:rFonts w:ascii="Times New Roman" w:hAnsi="Times New Roman" w:cs="Times New Roman"/>
          <w:sz w:val="24"/>
          <w:szCs w:val="24"/>
        </w:rPr>
        <w:lastRenderedPageBreak/>
        <w:t xml:space="preserve">variation </w:t>
      </w:r>
      <w:ins w:id="199" w:author="JTT" w:date="2015-02-17T07:34:00Z">
        <w:r w:rsidR="00C47457">
          <w:rPr>
            <w:rFonts w:ascii="Times New Roman" w:hAnsi="Times New Roman" w:cs="Times New Roman"/>
            <w:sz w:val="24"/>
            <w:szCs w:val="24"/>
          </w:rPr>
          <w:t xml:space="preserve">that is </w:t>
        </w:r>
      </w:ins>
      <w:del w:id="200" w:author="JTT" w:date="2015-02-17T07:34:00Z">
        <w:r w:rsidR="0075665D" w:rsidDel="00C47457">
          <w:rPr>
            <w:rFonts w:ascii="Times New Roman" w:hAnsi="Times New Roman" w:cs="Times New Roman"/>
            <w:sz w:val="24"/>
            <w:szCs w:val="24"/>
          </w:rPr>
          <w:delText>over time</w:delText>
        </w:r>
      </w:del>
      <w:ins w:id="201" w:author="JTT" w:date="2015-02-17T07:34:00Z">
        <w:r w:rsidR="00C47457">
          <w:rPr>
            <w:rFonts w:ascii="Times New Roman" w:hAnsi="Times New Roman" w:cs="Times New Roman"/>
            <w:sz w:val="24"/>
            <w:szCs w:val="24"/>
          </w:rPr>
          <w:t>similar among individuals</w:t>
        </w:r>
      </w:ins>
      <w:r w:rsidR="0075665D">
        <w:rPr>
          <w:rFonts w:ascii="Times New Roman" w:hAnsi="Times New Roman" w:cs="Times New Roman"/>
          <w:sz w:val="24"/>
          <w:szCs w:val="24"/>
        </w:rPr>
        <w:t xml:space="preserve"> (i.e., annual variation)</w:t>
      </w:r>
      <w:r w:rsidR="001E733D">
        <w:rPr>
          <w:rFonts w:ascii="Times New Roman" w:hAnsi="Times New Roman" w:cs="Times New Roman"/>
          <w:sz w:val="24"/>
          <w:szCs w:val="24"/>
        </w:rPr>
        <w:t xml:space="preserve">.  </w:t>
      </w:r>
      <w:moveToRangeStart w:id="202" w:author="JTT" w:date="2015-02-17T07:33:00Z" w:name="move411921760"/>
      <w:moveTo w:id="203" w:author="JTT" w:date="2015-02-17T07:33:00Z">
        <w:del w:id="204" w:author="JTT" w:date="2015-02-17T07:33:00Z">
          <w:r w:rsidR="00C47457" w:rsidDel="00C47457">
            <w:rPr>
              <w:rFonts w:ascii="Times New Roman" w:hAnsi="Times New Roman" w:cs="Times New Roman"/>
              <w:sz w:val="24"/>
              <w:szCs w:val="24"/>
            </w:rPr>
            <w:tab/>
          </w:r>
        </w:del>
        <w:del w:id="205" w:author="JTT" w:date="2015-02-17T07:34:00Z">
          <w:r w:rsidR="00C47457" w:rsidDel="00C47457">
            <w:rPr>
              <w:rFonts w:ascii="Times New Roman" w:hAnsi="Times New Roman" w:cs="Times New Roman"/>
              <w:sz w:val="24"/>
              <w:szCs w:val="24"/>
            </w:rPr>
            <w:delText>In addition to persistent differences in growth rate among individuals, p</w:delText>
          </w:r>
        </w:del>
      </w:moveTo>
      <w:ins w:id="206" w:author="JTT" w:date="2015-02-17T07:34:00Z">
        <w:r w:rsidR="00C47457">
          <w:rPr>
            <w:rFonts w:ascii="Times New Roman" w:hAnsi="Times New Roman" w:cs="Times New Roman"/>
            <w:sz w:val="24"/>
            <w:szCs w:val="24"/>
          </w:rPr>
          <w:t>P</w:t>
        </w:r>
      </w:ins>
      <w:moveTo w:id="207" w:author="JTT" w:date="2015-02-17T07:33:00Z">
        <w:r w:rsidR="00C47457">
          <w:rPr>
            <w:rFonts w:ascii="Times New Roman" w:hAnsi="Times New Roman" w:cs="Times New Roman"/>
            <w:sz w:val="24"/>
            <w:szCs w:val="24"/>
          </w:rPr>
          <w:t xml:space="preserve">opulations may experience synchronous variation in growth rates </w:t>
        </w:r>
        <w:del w:id="208" w:author="JTT" w:date="2015-02-17T07:35:00Z">
          <w:r w:rsidR="00C47457" w:rsidDel="00C47457">
            <w:rPr>
              <w:rFonts w:ascii="Times New Roman" w:hAnsi="Times New Roman" w:cs="Times New Roman"/>
              <w:sz w:val="24"/>
              <w:szCs w:val="24"/>
            </w:rPr>
            <w:delText>in a given year</w:delText>
          </w:r>
        </w:del>
      </w:moveTo>
      <w:ins w:id="209" w:author="JTT" w:date="2015-02-17T07:35:00Z">
        <w:r w:rsidR="00C47457">
          <w:rPr>
            <w:rFonts w:ascii="Times New Roman" w:hAnsi="Times New Roman" w:cs="Times New Roman"/>
            <w:sz w:val="24"/>
            <w:szCs w:val="24"/>
          </w:rPr>
          <w:t>for several reasons</w:t>
        </w:r>
      </w:ins>
      <w:moveTo w:id="210" w:author="JTT" w:date="2015-02-17T07:33:00Z">
        <w:r w:rsidR="00C47457">
          <w:rPr>
            <w:rFonts w:ascii="Times New Roman" w:hAnsi="Times New Roman" w:cs="Times New Roman"/>
            <w:sz w:val="24"/>
            <w:szCs w:val="24"/>
          </w:rPr>
          <w:t xml:space="preserve">.  For example, annual variation in water temperature may drive changes in metabolic costs as well as food availability in upwelling systems such as the California Current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Black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and this may cause all individuals to have elevated or depressed growth rates in a given year.  Recent meta-analytic work </w:t>
        </w:r>
        <w:del w:id="211" w:author="JTT" w:date="2015-02-17T08:24:00Z">
          <w:r w:rsidR="00C47457" w:rsidDel="00CA240E">
            <w:rPr>
              <w:rFonts w:ascii="Times New Roman" w:hAnsi="Times New Roman" w:cs="Times New Roman"/>
              <w:sz w:val="24"/>
              <w:szCs w:val="24"/>
            </w:rPr>
            <w:delText xml:space="preserve">has </w:delText>
          </w:r>
        </w:del>
        <w:r w:rsidR="00C47457">
          <w:rPr>
            <w:rFonts w:ascii="Times New Roman" w:hAnsi="Times New Roman" w:cs="Times New Roman"/>
            <w:sz w:val="24"/>
            <w:szCs w:val="24"/>
          </w:rPr>
          <w:t>support</w:t>
        </w:r>
      </w:moveTo>
      <w:ins w:id="212" w:author="JTT" w:date="2015-02-17T08:24:00Z">
        <w:r w:rsidR="00CA240E">
          <w:rPr>
            <w:rFonts w:ascii="Times New Roman" w:hAnsi="Times New Roman" w:cs="Times New Roman"/>
            <w:sz w:val="24"/>
            <w:szCs w:val="24"/>
          </w:rPr>
          <w:t>s</w:t>
        </w:r>
      </w:ins>
      <w:moveTo w:id="213" w:author="JTT" w:date="2015-02-17T07:33:00Z">
        <w:del w:id="214" w:author="JTT" w:date="2015-02-17T08:24:00Z">
          <w:r w:rsidR="00C47457" w:rsidDel="00CA240E">
            <w:rPr>
              <w:rFonts w:ascii="Times New Roman" w:hAnsi="Times New Roman" w:cs="Times New Roman"/>
              <w:sz w:val="24"/>
              <w:szCs w:val="24"/>
            </w:rPr>
            <w:delText>ed</w:delText>
          </w:r>
        </w:del>
        <w:r w:rsidR="00C47457">
          <w:rPr>
            <w:rFonts w:ascii="Times New Roman" w:hAnsi="Times New Roman" w:cs="Times New Roman"/>
            <w:sz w:val="24"/>
            <w:szCs w:val="24"/>
          </w:rPr>
          <w:t xml:space="preserve"> the hypothesis that time-variation in average growth rates is the rule rather than the exception for marine population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Thorson and Minte-Vera, In press)</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Similarly, many studies have illustrated persistent spatial differences in growth rates </w:t>
        </w:r>
        <w:r w:rsidR="00C47457">
          <w:rPr>
            <w:rFonts w:ascii="Times New Roman" w:hAnsi="Times New Roman" w:cs="Times New Roman"/>
            <w:sz w:val="24"/>
            <w:szCs w:val="24"/>
          </w:rPr>
          <w:fldChar w:fldCharType="begin"/>
        </w:r>
        <w:r w:rsidR="00C47457">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Pr>
            <w:rFonts w:ascii="Times New Roman" w:hAnsi="Times New Roman" w:cs="Times New Roman"/>
            <w:sz w:val="24"/>
            <w:szCs w:val="24"/>
          </w:rPr>
          <w:fldChar w:fldCharType="separate"/>
        </w:r>
        <w:r w:rsidR="00C47457" w:rsidRPr="002F1BE7">
          <w:rPr>
            <w:rFonts w:ascii="Times New Roman" w:hAnsi="Times New Roman" w:cs="Times New Roman"/>
            <w:sz w:val="24"/>
          </w:rPr>
          <w:t>(Gertseva et al., 2010)</w:t>
        </w:r>
        <w:r w:rsidR="00C47457">
          <w:rPr>
            <w:rFonts w:ascii="Times New Roman" w:hAnsi="Times New Roman" w:cs="Times New Roman"/>
            <w:sz w:val="24"/>
            <w:szCs w:val="24"/>
          </w:rPr>
          <w:fldChar w:fldCharType="end"/>
        </w:r>
        <w:r w:rsidR="00C47457">
          <w:rPr>
            <w:rFonts w:ascii="Times New Roman" w:hAnsi="Times New Roman" w:cs="Times New Roman"/>
            <w:sz w:val="24"/>
            <w:szCs w:val="24"/>
          </w:rPr>
          <w:t xml:space="preserve">, e.g., where populations often have a smaller maximum size in warmer waters.  </w:t>
        </w:r>
      </w:moveTo>
      <w:moveToRangeEnd w:id="202"/>
      <w:r w:rsidR="001E733D">
        <w:rPr>
          <w:rFonts w:ascii="Times New Roman" w:hAnsi="Times New Roman" w:cs="Times New Roman"/>
          <w:sz w:val="24"/>
          <w:szCs w:val="24"/>
        </w:rPr>
        <w:t xml:space="preserve">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2F1BE7">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2F1BE7" w:rsidRPr="002F1BE7">
        <w:rPr>
          <w:rFonts w:ascii="Times New Roman" w:hAnsi="Times New Roman" w:cs="Times New Roman"/>
          <w:sz w:val="24"/>
        </w:rPr>
        <w:t>(Shelton et al., 2014; Thorson et al.,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215927F1" w:rsidR="001E733D" w:rsidDel="009969E2" w:rsidRDefault="001E733D">
      <w:pPr>
        <w:tabs>
          <w:tab w:val="left" w:pos="360"/>
          <w:tab w:val="left" w:pos="720"/>
          <w:tab w:val="left" w:pos="8640"/>
        </w:tabs>
        <w:spacing w:after="0" w:line="480" w:lineRule="auto"/>
        <w:jc w:val="both"/>
        <w:rPr>
          <w:del w:id="215" w:author="JTT" w:date="2015-02-17T08:33:00Z"/>
          <w:rFonts w:ascii="Times New Roman" w:hAnsi="Times New Roman" w:cs="Times New Roman"/>
          <w:sz w:val="24"/>
          <w:szCs w:val="24"/>
        </w:rPr>
      </w:pPr>
      <w:del w:id="216" w:author="JTT" w:date="2015-02-17T08:33:00Z">
        <w:r w:rsidDel="009969E2">
          <w:rPr>
            <w:rFonts w:ascii="Times New Roman" w:hAnsi="Times New Roman" w:cs="Times New Roman"/>
            <w:sz w:val="24"/>
            <w:szCs w:val="24"/>
          </w:rPr>
          <w:tab/>
        </w:r>
      </w:del>
      <w:del w:id="217" w:author="JTT" w:date="2015-02-17T08:25:00Z">
        <w:r w:rsidR="00840BBD" w:rsidDel="00CA240E">
          <w:rPr>
            <w:rFonts w:ascii="Times New Roman" w:hAnsi="Times New Roman" w:cs="Times New Roman"/>
            <w:sz w:val="24"/>
            <w:szCs w:val="24"/>
          </w:rPr>
          <w:delText xml:space="preserve">There is </w:delText>
        </w:r>
        <w:r w:rsidR="00A63F03" w:rsidDel="00CA240E">
          <w:rPr>
            <w:rFonts w:ascii="Times New Roman" w:hAnsi="Times New Roman" w:cs="Times New Roman"/>
            <w:sz w:val="24"/>
            <w:szCs w:val="24"/>
          </w:rPr>
          <w:delText xml:space="preserve">relatively </w:delText>
        </w:r>
        <w:r w:rsidR="00840BBD" w:rsidDel="00CA240E">
          <w:rPr>
            <w:rFonts w:ascii="Times New Roman" w:hAnsi="Times New Roman" w:cs="Times New Roman"/>
            <w:sz w:val="24"/>
            <w:szCs w:val="24"/>
          </w:rPr>
          <w:delText xml:space="preserve">little </w:delText>
        </w:r>
        <w:r w:rsidR="00A63F03" w:rsidDel="00CA240E">
          <w:rPr>
            <w:rFonts w:ascii="Times New Roman" w:hAnsi="Times New Roman" w:cs="Times New Roman"/>
            <w:sz w:val="24"/>
            <w:szCs w:val="24"/>
          </w:rPr>
          <w:delText xml:space="preserve">previous </w:delText>
        </w:r>
        <w:r w:rsidR="00840BBD" w:rsidDel="00CA240E">
          <w:rPr>
            <w:rFonts w:ascii="Times New Roman" w:hAnsi="Times New Roman" w:cs="Times New Roman"/>
            <w:sz w:val="24"/>
            <w:szCs w:val="24"/>
          </w:rPr>
          <w:delText xml:space="preserve">research regarding the relative magnitude of </w:delText>
        </w:r>
        <w:r w:rsidR="00A63F03" w:rsidDel="00CA240E">
          <w:rPr>
            <w:rFonts w:ascii="Times New Roman" w:hAnsi="Times New Roman" w:cs="Times New Roman"/>
            <w:sz w:val="24"/>
            <w:szCs w:val="24"/>
          </w:rPr>
          <w:delText xml:space="preserve">persistent and transient individual </w:delText>
        </w:r>
        <w:r w:rsidR="00840BBD" w:rsidDel="00CA240E">
          <w:rPr>
            <w:rFonts w:ascii="Times New Roman" w:hAnsi="Times New Roman" w:cs="Times New Roman"/>
            <w:sz w:val="24"/>
            <w:szCs w:val="24"/>
          </w:rPr>
          <w:delText>variation in growth</w:delText>
        </w:r>
        <w:r w:rsidR="00A63F03" w:rsidDel="00CA240E">
          <w:rPr>
            <w:rFonts w:ascii="Times New Roman" w:hAnsi="Times New Roman" w:cs="Times New Roman"/>
            <w:sz w:val="24"/>
            <w:szCs w:val="24"/>
          </w:rPr>
          <w:delText xml:space="preserve"> for wild marine populations</w:delText>
        </w:r>
        <w:r w:rsidR="00840BBD" w:rsidDel="00CA240E">
          <w:rPr>
            <w:rFonts w:ascii="Times New Roman" w:hAnsi="Times New Roman" w:cs="Times New Roman"/>
            <w:sz w:val="24"/>
            <w:szCs w:val="24"/>
          </w:rPr>
          <w:delText>.  This i</w:delText>
        </w:r>
      </w:del>
      <w:del w:id="218" w:author="JTT" w:date="2015-02-17T08:33:00Z">
        <w:r w:rsidR="00840BBD" w:rsidDel="009969E2">
          <w:rPr>
            <w:rFonts w:ascii="Times New Roman" w:hAnsi="Times New Roman" w:cs="Times New Roman"/>
            <w:sz w:val="24"/>
            <w:szCs w:val="24"/>
          </w:rPr>
          <w:delText xml:space="preserve">nformation is important for at least </w:delText>
        </w:r>
      </w:del>
      <w:del w:id="219" w:author="JTT" w:date="2015-02-17T08:26:00Z">
        <w:r w:rsidR="00840BBD" w:rsidDel="00CA240E">
          <w:rPr>
            <w:rFonts w:ascii="Times New Roman" w:hAnsi="Times New Roman" w:cs="Times New Roman"/>
            <w:sz w:val="24"/>
            <w:szCs w:val="24"/>
          </w:rPr>
          <w:delText xml:space="preserve">two </w:delText>
        </w:r>
      </w:del>
      <w:del w:id="220" w:author="JTT" w:date="2015-02-17T08:33:00Z">
        <w:r w:rsidR="00840BBD" w:rsidDel="009969E2">
          <w:rPr>
            <w:rFonts w:ascii="Times New Roman" w:hAnsi="Times New Roman" w:cs="Times New Roman"/>
            <w:sz w:val="24"/>
            <w:szCs w:val="24"/>
          </w:rPr>
          <w:delText>reasons.  First, stock assessment models and fisheries management strategies are routinely evaluated using simulation experiments (termed “management strategy evaluation”; Sainsbury et al.</w:delText>
        </w:r>
        <w:r w:rsidR="00F67B46" w:rsidDel="009969E2">
          <w:rPr>
            <w:rFonts w:ascii="Times New Roman" w:hAnsi="Times New Roman" w:cs="Times New Roman"/>
            <w:sz w:val="24"/>
            <w:szCs w:val="24"/>
          </w:rPr>
          <w:delText>,</w:delText>
        </w:r>
        <w:r w:rsidR="00840BBD" w:rsidDel="009969E2">
          <w:rPr>
            <w:rFonts w:ascii="Times New Roman" w:hAnsi="Times New Roman" w:cs="Times New Roman"/>
            <w:sz w:val="24"/>
            <w:szCs w:val="24"/>
          </w:rPr>
          <w:delText xml:space="preserve"> </w:delText>
        </w:r>
        <w:r w:rsidR="00840BBD" w:rsidDel="009969E2">
          <w:rPr>
            <w:rFonts w:ascii="Times New Roman" w:hAnsi="Times New Roman" w:cs="Times New Roman"/>
            <w:sz w:val="24"/>
            <w:szCs w:val="24"/>
          </w:rPr>
          <w:fldChar w:fldCharType="begin"/>
        </w:r>
        <w:r w:rsidR="00840BBD" w:rsidDel="009969E2">
          <w:rPr>
            <w:rFonts w:ascii="Times New Roman" w:hAnsi="Times New Roman" w:cs="Times New Roman"/>
            <w:sz w:val="24"/>
            <w:szCs w:val="24"/>
          </w:rPr>
          <w:del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delInstrText>
        </w:r>
        <w:r w:rsidR="00840BBD" w:rsidDel="009969E2">
          <w:rPr>
            <w:rFonts w:ascii="Times New Roman" w:hAnsi="Times New Roman" w:cs="Times New Roman"/>
            <w:sz w:val="24"/>
            <w:szCs w:val="24"/>
          </w:rPr>
          <w:fldChar w:fldCharType="separate"/>
        </w:r>
        <w:r w:rsidR="00840BBD" w:rsidRPr="00B04686" w:rsidDel="009969E2">
          <w:rPr>
            <w:rFonts w:ascii="Times New Roman" w:hAnsi="Times New Roman" w:cs="Times New Roman"/>
            <w:sz w:val="24"/>
          </w:rPr>
          <w:delText>2000</w:delText>
        </w:r>
        <w:r w:rsidR="00840BBD" w:rsidDel="009969E2">
          <w:rPr>
            <w:rFonts w:ascii="Times New Roman" w:hAnsi="Times New Roman" w:cs="Times New Roman"/>
            <w:sz w:val="24"/>
            <w:szCs w:val="24"/>
          </w:rPr>
          <w:fldChar w:fldCharType="end"/>
        </w:r>
        <w:r w:rsidR="00840BBD" w:rsidDel="009969E2">
          <w:rPr>
            <w:rFonts w:ascii="Times New Roman" w:hAnsi="Times New Roman" w:cs="Times New Roman"/>
            <w:sz w:val="24"/>
            <w:szCs w:val="24"/>
          </w:rPr>
          <w:delText xml:space="preserve">).  However, simulation experiments depend upon having information regarding plausible states-of-nature, which are used to simulate available data </w:delText>
        </w:r>
        <w:r w:rsidR="00840BBD" w:rsidDel="009969E2">
          <w:rPr>
            <w:rFonts w:ascii="Times New Roman" w:hAnsi="Times New Roman" w:cs="Times New Roman"/>
            <w:sz w:val="24"/>
            <w:szCs w:val="24"/>
          </w:rPr>
          <w:fldChar w:fldCharType="begin"/>
        </w:r>
        <w:r w:rsidR="002F1BE7" w:rsidDel="009969E2">
          <w:rPr>
            <w:rFonts w:ascii="Times New Roman" w:hAnsi="Times New Roman" w:cs="Times New Roman"/>
            <w:sz w:val="24"/>
            <w:szCs w:val="24"/>
          </w:rPr>
          <w:del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delInstrText>
        </w:r>
        <w:r w:rsidR="00840BBD" w:rsidDel="009969E2">
          <w:rPr>
            <w:rFonts w:ascii="Times New Roman" w:hAnsi="Times New Roman" w:cs="Times New Roman"/>
            <w:sz w:val="24"/>
            <w:szCs w:val="24"/>
          </w:rPr>
          <w:fldChar w:fldCharType="separate"/>
        </w:r>
        <w:r w:rsidR="002F1BE7" w:rsidRPr="002F1BE7" w:rsidDel="009969E2">
          <w:rPr>
            <w:rFonts w:ascii="Times New Roman" w:hAnsi="Times New Roman" w:cs="Times New Roman"/>
            <w:sz w:val="24"/>
          </w:rPr>
          <w:delText>(Punt, 2008)</w:delText>
        </w:r>
        <w:r w:rsidR="00840BBD" w:rsidDel="009969E2">
          <w:rPr>
            <w:rFonts w:ascii="Times New Roman" w:hAnsi="Times New Roman" w:cs="Times New Roman"/>
            <w:sz w:val="24"/>
            <w:szCs w:val="24"/>
          </w:rPr>
          <w:fldChar w:fldCharType="end"/>
        </w:r>
        <w:r w:rsidR="00840BBD" w:rsidDel="009969E2">
          <w:rPr>
            <w:rFonts w:ascii="Times New Roman" w:hAnsi="Times New Roman" w:cs="Times New Roman"/>
            <w:sz w:val="24"/>
            <w:szCs w:val="24"/>
          </w:rPr>
          <w:delText xml:space="preserve">.  Models estimating time-variation in growth can be used to simulate more plausible data for use in testing assessment methods.  </w:delText>
        </w:r>
      </w:del>
      <w:del w:id="221" w:author="JTT" w:date="2015-02-17T08:28:00Z">
        <w:r w:rsidR="00840BBD" w:rsidDel="00CA240E">
          <w:rPr>
            <w:rFonts w:ascii="Times New Roman" w:hAnsi="Times New Roman" w:cs="Times New Roman"/>
            <w:sz w:val="24"/>
            <w:szCs w:val="24"/>
          </w:rPr>
          <w:delText>Second</w:delText>
        </w:r>
      </w:del>
      <w:del w:id="222" w:author="JTT" w:date="2015-02-17T08:33:00Z">
        <w:r w:rsidR="00840BBD" w:rsidDel="009969E2">
          <w:rPr>
            <w:rFonts w:ascii="Times New Roman" w:hAnsi="Times New Roman" w:cs="Times New Roman"/>
            <w:sz w:val="24"/>
            <w:szCs w:val="24"/>
          </w:rPr>
          <w:delText xml:space="preserve">, previous research has indicated that growth estimates are biased when variation estimated via models that do not account for variation in growth </w:delText>
        </w:r>
        <w:r w:rsidR="00840BBD" w:rsidDel="009969E2">
          <w:rPr>
            <w:rFonts w:ascii="Times New Roman" w:hAnsi="Times New Roman" w:cs="Times New Roman"/>
            <w:sz w:val="24"/>
            <w:szCs w:val="24"/>
          </w:rPr>
          <w:fldChar w:fldCharType="begin"/>
        </w:r>
        <w:r w:rsidR="002F1BE7" w:rsidDel="009969E2">
          <w:rPr>
            <w:rFonts w:ascii="Times New Roman" w:hAnsi="Times New Roman" w:cs="Times New Roman"/>
            <w:sz w:val="24"/>
            <w:szCs w:val="24"/>
          </w:rPr>
          <w:del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delInstrText>
        </w:r>
        <w:r w:rsidR="00840BBD" w:rsidDel="009969E2">
          <w:rPr>
            <w:rFonts w:ascii="Times New Roman" w:hAnsi="Times New Roman" w:cs="Times New Roman"/>
            <w:sz w:val="24"/>
            <w:szCs w:val="24"/>
          </w:rPr>
          <w:fldChar w:fldCharType="separate"/>
        </w:r>
        <w:r w:rsidR="002F1BE7" w:rsidRPr="002F1BE7" w:rsidDel="009969E2">
          <w:rPr>
            <w:rFonts w:ascii="Times New Roman" w:hAnsi="Times New Roman" w:cs="Times New Roman"/>
            <w:sz w:val="24"/>
          </w:rPr>
          <w:delText>(Sainsbury, 1980)</w:delText>
        </w:r>
        <w:r w:rsidR="00840BBD" w:rsidDel="009969E2">
          <w:rPr>
            <w:rFonts w:ascii="Times New Roman" w:hAnsi="Times New Roman" w:cs="Times New Roman"/>
            <w:sz w:val="24"/>
            <w:szCs w:val="24"/>
          </w:rPr>
          <w:fldChar w:fldCharType="end"/>
        </w:r>
        <w:r w:rsidR="00840BBD" w:rsidDel="009969E2">
          <w:rPr>
            <w:rFonts w:ascii="Times New Roman" w:hAnsi="Times New Roman" w:cs="Times New Roman"/>
            <w:sz w:val="24"/>
            <w:szCs w:val="24"/>
          </w:rPr>
          <w:delText xml:space="preserve">, and that these biases can in turn result in biased estimates of stock status and productivity </w:delText>
        </w:r>
        <w:r w:rsidR="00840BBD" w:rsidDel="009969E2">
          <w:rPr>
            <w:rFonts w:ascii="Times New Roman" w:hAnsi="Times New Roman" w:cs="Times New Roman"/>
            <w:sz w:val="24"/>
            <w:szCs w:val="24"/>
          </w:rPr>
          <w:fldChar w:fldCharType="begin"/>
        </w:r>
        <w:r w:rsidR="002F1BE7" w:rsidDel="009969E2">
          <w:rPr>
            <w:rFonts w:ascii="Times New Roman" w:hAnsi="Times New Roman" w:cs="Times New Roman"/>
            <w:sz w:val="24"/>
            <w:szCs w:val="24"/>
          </w:rPr>
          <w:del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delInstrText>
        </w:r>
        <w:r w:rsidR="00840BBD" w:rsidDel="009969E2">
          <w:rPr>
            <w:rFonts w:ascii="Times New Roman" w:hAnsi="Times New Roman" w:cs="Times New Roman"/>
            <w:sz w:val="24"/>
            <w:szCs w:val="24"/>
          </w:rPr>
          <w:fldChar w:fldCharType="separate"/>
        </w:r>
        <w:r w:rsidR="002F1BE7" w:rsidRPr="002F1BE7" w:rsidDel="009969E2">
          <w:rPr>
            <w:rFonts w:ascii="Times New Roman" w:hAnsi="Times New Roman" w:cs="Times New Roman"/>
            <w:sz w:val="24"/>
          </w:rPr>
          <w:delText>(Punt et al., In review)</w:delText>
        </w:r>
        <w:r w:rsidR="00840BBD" w:rsidDel="009969E2">
          <w:rPr>
            <w:rFonts w:ascii="Times New Roman" w:hAnsi="Times New Roman" w:cs="Times New Roman"/>
            <w:sz w:val="24"/>
            <w:szCs w:val="24"/>
          </w:rPr>
          <w:fldChar w:fldCharType="end"/>
        </w:r>
        <w:r w:rsidR="00840BBD" w:rsidDel="009969E2">
          <w:rPr>
            <w:rFonts w:ascii="Times New Roman" w:hAnsi="Times New Roman" w:cs="Times New Roman"/>
            <w:sz w:val="24"/>
            <w:szCs w:val="24"/>
          </w:rPr>
          <w:delText xml:space="preserve">.  </w:delText>
        </w:r>
        <w:r w:rsidR="00401AC2" w:rsidDel="009969E2">
          <w:rPr>
            <w:rFonts w:ascii="Times New Roman" w:hAnsi="Times New Roman" w:cs="Times New Roman"/>
            <w:sz w:val="24"/>
            <w:szCs w:val="24"/>
          </w:rPr>
          <w:delText xml:space="preserve">We therefore hypothesize that improved treatment of </w:delText>
        </w:r>
      </w:del>
      <w:del w:id="223" w:author="JTT" w:date="2015-02-17T08:31:00Z">
        <w:r w:rsidR="00401AC2" w:rsidDel="00CA240E">
          <w:rPr>
            <w:rFonts w:ascii="Times New Roman" w:hAnsi="Times New Roman" w:cs="Times New Roman"/>
            <w:sz w:val="24"/>
            <w:szCs w:val="24"/>
          </w:rPr>
          <w:delText xml:space="preserve">spatial, temporal, and both </w:delText>
        </w:r>
      </w:del>
      <w:del w:id="224" w:author="JTT" w:date="2015-02-17T08:33:00Z">
        <w:r w:rsidR="00401AC2" w:rsidDel="009969E2">
          <w:rPr>
            <w:rFonts w:ascii="Times New Roman" w:hAnsi="Times New Roman" w:cs="Times New Roman"/>
            <w:sz w:val="24"/>
            <w:szCs w:val="24"/>
          </w:rPr>
          <w:delText>transient and persistent individual variation in growth will improve estimates of growth rates obtained from capture-mark-recapture</w:delText>
        </w:r>
      </w:del>
      <w:ins w:id="225" w:author="Darcy Webber" w:date="2015-02-17T13:24:00Z">
        <w:del w:id="226" w:author="JTT" w:date="2015-02-17T08:33:00Z">
          <w:r w:rsidR="00E51FA7" w:rsidDel="009969E2">
            <w:rPr>
              <w:rFonts w:ascii="Times New Roman" w:hAnsi="Times New Roman" w:cs="Times New Roman"/>
              <w:sz w:val="24"/>
              <w:szCs w:val="24"/>
            </w:rPr>
            <w:delText>CMR</w:delText>
          </w:r>
        </w:del>
      </w:ins>
      <w:del w:id="227" w:author="JTT" w:date="2015-02-17T08:33:00Z">
        <w:r w:rsidR="00401AC2" w:rsidDel="009969E2">
          <w:rPr>
            <w:rFonts w:ascii="Times New Roman" w:hAnsi="Times New Roman" w:cs="Times New Roman"/>
            <w:sz w:val="24"/>
            <w:szCs w:val="24"/>
          </w:rPr>
          <w:delText xml:space="preserve"> data sets, and that this improvement </w:delText>
        </w:r>
        <w:r w:rsidR="00A63F03" w:rsidDel="009969E2">
          <w:rPr>
            <w:rFonts w:ascii="Times New Roman" w:hAnsi="Times New Roman" w:cs="Times New Roman"/>
            <w:sz w:val="24"/>
            <w:szCs w:val="24"/>
          </w:rPr>
          <w:delText xml:space="preserve">may </w:delText>
        </w:r>
        <w:r w:rsidR="00401AC2" w:rsidDel="009969E2">
          <w:rPr>
            <w:rFonts w:ascii="Times New Roman" w:hAnsi="Times New Roman" w:cs="Times New Roman"/>
            <w:sz w:val="24"/>
            <w:szCs w:val="24"/>
          </w:rPr>
          <w:delText>result in improved estimates of fishery productivity</w:delText>
        </w:r>
        <w:r w:rsidR="00D32276" w:rsidDel="009969E2">
          <w:rPr>
            <w:rFonts w:ascii="Times New Roman" w:hAnsi="Times New Roman" w:cs="Times New Roman"/>
            <w:sz w:val="24"/>
            <w:szCs w:val="24"/>
          </w:rPr>
          <w:delText xml:space="preserve">.  </w:delText>
        </w:r>
      </w:del>
      <w:del w:id="228" w:author="JTT" w:date="2015-02-17T08:28:00Z">
        <w:r w:rsidR="00D32276" w:rsidDel="00CA240E">
          <w:rPr>
            <w:rFonts w:ascii="Times New Roman" w:hAnsi="Times New Roman" w:cs="Times New Roman"/>
            <w:sz w:val="24"/>
            <w:szCs w:val="24"/>
          </w:rPr>
          <w:delText xml:space="preserve">In particular, improved estimation of growth is likely to be important for models that are highly dependent upon growth information, e.g., length-based spawning potential ratio assessments </w:delText>
        </w:r>
        <w:r w:rsidR="00B16561" w:rsidDel="00CA240E">
          <w:rPr>
            <w:rFonts w:ascii="Times New Roman" w:hAnsi="Times New Roman" w:cs="Times New Roman"/>
            <w:sz w:val="24"/>
            <w:szCs w:val="24"/>
          </w:rPr>
          <w:fldChar w:fldCharType="begin"/>
        </w:r>
        <w:r w:rsidR="00B16561" w:rsidDel="00CA240E">
          <w:rPr>
            <w:rFonts w:ascii="Times New Roman" w:hAnsi="Times New Roman" w:cs="Times New Roman"/>
            <w:sz w:val="24"/>
            <w:szCs w:val="24"/>
          </w:rPr>
          <w:del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delInstrText>
        </w:r>
        <w:r w:rsidR="00B16561" w:rsidDel="00CA240E">
          <w:rPr>
            <w:rFonts w:ascii="Times New Roman" w:hAnsi="Times New Roman" w:cs="Times New Roman"/>
            <w:sz w:val="24"/>
            <w:szCs w:val="24"/>
          </w:rPr>
          <w:fldChar w:fldCharType="separate"/>
        </w:r>
        <w:r w:rsidR="00B16561" w:rsidRPr="00B16561" w:rsidDel="00CA240E">
          <w:rPr>
            <w:rFonts w:ascii="Times New Roman" w:hAnsi="Times New Roman" w:cs="Times New Roman"/>
            <w:sz w:val="24"/>
          </w:rPr>
          <w:delText>(Hordyk et al., 2015)</w:delText>
        </w:r>
        <w:r w:rsidR="00B16561" w:rsidDel="00CA240E">
          <w:rPr>
            <w:rFonts w:ascii="Times New Roman" w:hAnsi="Times New Roman" w:cs="Times New Roman"/>
            <w:sz w:val="24"/>
            <w:szCs w:val="24"/>
          </w:rPr>
          <w:fldChar w:fldCharType="end"/>
        </w:r>
        <w:r w:rsidR="00401AC2" w:rsidDel="00CA240E">
          <w:rPr>
            <w:rFonts w:ascii="Times New Roman" w:hAnsi="Times New Roman" w:cs="Times New Roman"/>
            <w:sz w:val="24"/>
            <w:szCs w:val="24"/>
          </w:rPr>
          <w:delText>.</w:delText>
        </w:r>
        <w:r w:rsidR="00840BBD" w:rsidDel="00CA240E">
          <w:rPr>
            <w:rFonts w:ascii="Times New Roman" w:hAnsi="Times New Roman" w:cs="Times New Roman"/>
            <w:sz w:val="24"/>
            <w:szCs w:val="24"/>
          </w:rPr>
          <w:delText xml:space="preserve">  </w:delText>
        </w:r>
      </w:del>
    </w:p>
    <w:p w14:paraId="4B04C106" w14:textId="34B96881"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note that our model (</w:t>
      </w:r>
      <w:commentRangeStart w:id="229"/>
      <w:r>
        <w:rPr>
          <w:rFonts w:ascii="Times New Roman" w:hAnsi="Times New Roman" w:cs="Times New Roman"/>
          <w:sz w:val="24"/>
          <w:szCs w:val="24"/>
        </w:rPr>
        <w:t xml:space="preserve">and results for </w:t>
      </w:r>
      <w:del w:id="230" w:author="JTT" w:date="2015-02-17T08:31:00Z">
        <w:r w:rsidDel="00CA240E">
          <w:rPr>
            <w:rFonts w:ascii="Times New Roman" w:hAnsi="Times New Roman" w:cs="Times New Roman"/>
            <w:sz w:val="24"/>
            <w:szCs w:val="24"/>
          </w:rPr>
          <w:delText xml:space="preserve">Patagonian </w:delText>
        </w:r>
      </w:del>
      <w:ins w:id="231" w:author="JTT" w:date="2015-02-17T08:31:00Z">
        <w:r w:rsidR="00CA240E">
          <w:rPr>
            <w:rFonts w:ascii="Times New Roman" w:hAnsi="Times New Roman" w:cs="Times New Roman"/>
            <w:sz w:val="24"/>
            <w:szCs w:val="24"/>
          </w:rPr>
          <w:t>Antarctic</w:t>
        </w:r>
        <w:r w:rsidR="00CA240E">
          <w:rPr>
            <w:rFonts w:ascii="Times New Roman" w:hAnsi="Times New Roman" w:cs="Times New Roman"/>
            <w:sz w:val="24"/>
            <w:szCs w:val="24"/>
          </w:rPr>
          <w:t xml:space="preserve"> </w:t>
        </w:r>
      </w:ins>
      <w:r>
        <w:rPr>
          <w:rFonts w:ascii="Times New Roman" w:hAnsi="Times New Roman" w:cs="Times New Roman"/>
          <w:sz w:val="24"/>
          <w:szCs w:val="24"/>
        </w:rPr>
        <w:t>toothfish</w:t>
      </w:r>
      <w:commentRangeEnd w:id="229"/>
      <w:r w:rsidR="007B4AB3">
        <w:rPr>
          <w:rStyle w:val="CommentReference"/>
        </w:rPr>
        <w:commentReference w:id="229"/>
      </w:r>
      <w:ins w:id="232" w:author="JTT" w:date="2015-02-17T08:32:00Z">
        <w:r w:rsidR="00CA240E">
          <w:rPr>
            <w:rFonts w:ascii="Times New Roman" w:hAnsi="Times New Roman" w:cs="Times New Roman"/>
            <w:sz w:val="24"/>
            <w:szCs w:val="24"/>
          </w:rPr>
          <w:t xml:space="preserve"> in the Ross Sea</w:t>
        </w:r>
      </w:ins>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D57C32">
        <w:rPr>
          <w:rFonts w:ascii="Times New Roman" w:hAnsi="Times New Roman" w:cs="Times New Roman"/>
          <w:sz w:val="24"/>
          <w:szCs w:val="24"/>
        </w:rPr>
        <w:t xml:space="preserve"> </w:t>
      </w:r>
      <w:r w:rsidR="00D57C3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Pr>
          <w:rFonts w:ascii="Times New Roman" w:hAnsi="Times New Roman" w:cs="Times New Roman"/>
          <w:sz w:val="24"/>
          <w:szCs w:val="24"/>
        </w:rPr>
        <w:fldChar w:fldCharType="separate"/>
      </w:r>
      <w:r w:rsidR="00D57C32" w:rsidRPr="00D57C32">
        <w:rPr>
          <w:rFonts w:ascii="Times New Roman" w:hAnsi="Times New Roman" w:cs="Times New Roman"/>
          <w:sz w:val="24"/>
        </w:rPr>
        <w:t>(Dubula et al., 2005; Santos and Groeneveld, 2015; Xiao, 1994)</w:t>
      </w:r>
      <w:r w:rsidR="00D57C32">
        <w:rPr>
          <w:rFonts w:ascii="Times New Roman" w:hAnsi="Times New Roman" w:cs="Times New Roman"/>
          <w:sz w:val="24"/>
          <w:szCs w:val="24"/>
        </w:rPr>
        <w:fldChar w:fldCharType="end"/>
      </w:r>
      <w:r>
        <w:rPr>
          <w:rFonts w:ascii="Times New Roman" w:hAnsi="Times New Roman" w:cs="Times New Roman"/>
          <w:sz w:val="24"/>
          <w:szCs w:val="24"/>
        </w:rPr>
        <w:t xml:space="preserve">.  Future studies could estimate the impact of tagging on growth rates by jointly analyzing </w:t>
      </w:r>
      <w:del w:id="233" w:author="Darcy Webber" w:date="2015-02-17T13:24:00Z">
        <w:r w:rsidDel="00E51FA7">
          <w:rPr>
            <w:rFonts w:ascii="Times New Roman" w:hAnsi="Times New Roman" w:cs="Times New Roman"/>
            <w:sz w:val="24"/>
            <w:szCs w:val="24"/>
          </w:rPr>
          <w:delText>capture-mark-recapture</w:delText>
        </w:r>
      </w:del>
      <w:ins w:id="234" w:author="Darcy Webber" w:date="2015-02-17T13:24:00Z">
        <w:r w:rsidR="00E51FA7">
          <w:rPr>
            <w:rFonts w:ascii="Times New Roman" w:hAnsi="Times New Roman" w:cs="Times New Roman"/>
            <w:sz w:val="24"/>
            <w:szCs w:val="24"/>
          </w:rPr>
          <w:t>CMR</w:t>
        </w:r>
      </w:ins>
      <w:r>
        <w:rPr>
          <w:rFonts w:ascii="Times New Roman" w:hAnsi="Times New Roman" w:cs="Times New Roman"/>
          <w:sz w:val="24"/>
          <w:szCs w:val="24"/>
        </w:rPr>
        <w:t xml:space="preserve"> and other fishery data types (te</w:t>
      </w:r>
      <w:r w:rsidR="00B70F65">
        <w:rPr>
          <w:rFonts w:ascii="Times New Roman" w:hAnsi="Times New Roman" w:cs="Times New Roman"/>
          <w:sz w:val="24"/>
          <w:szCs w:val="24"/>
        </w:rPr>
        <w:t>rmed “integrated growth models”;</w:t>
      </w:r>
      <w:r>
        <w:rPr>
          <w:rFonts w:ascii="Times New Roman" w:hAnsi="Times New Roman" w:cs="Times New Roman"/>
          <w:sz w:val="24"/>
          <w:szCs w:val="24"/>
        </w:rPr>
        <w:t xml:space="preserve"> </w:t>
      </w:r>
      <w:r w:rsidR="00D76A12">
        <w:rPr>
          <w:rFonts w:ascii="Times New Roman" w:hAnsi="Times New Roman" w:cs="Times New Roman"/>
          <w:sz w:val="24"/>
          <w:szCs w:val="24"/>
        </w:rPr>
        <w:fldChar w:fldCharType="begin"/>
      </w:r>
      <w:r w:rsidR="00D57C32">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Pr>
          <w:rFonts w:ascii="Times New Roman" w:hAnsi="Times New Roman" w:cs="Times New Roman"/>
          <w:sz w:val="24"/>
          <w:szCs w:val="24"/>
        </w:rPr>
        <w:fldChar w:fldCharType="separate"/>
      </w:r>
      <w:r w:rsidR="00D76A12">
        <w:rPr>
          <w:rFonts w:ascii="Times New Roman" w:hAnsi="Times New Roman" w:cs="Times New Roman"/>
          <w:sz w:val="24"/>
        </w:rPr>
        <w:t>Eveson et al.</w:t>
      </w:r>
      <w:r w:rsidR="00D76A12" w:rsidRPr="00D76A12">
        <w:rPr>
          <w:rFonts w:ascii="Times New Roman" w:hAnsi="Times New Roman" w:cs="Times New Roman"/>
          <w:sz w:val="24"/>
        </w:rPr>
        <w:t xml:space="preserve"> 2004</w:t>
      </w:r>
      <w:r w:rsidR="00D76A12">
        <w:rPr>
          <w:rFonts w:ascii="Times New Roman" w:hAnsi="Times New Roman" w:cs="Times New Roman"/>
          <w:sz w:val="24"/>
          <w:szCs w:val="24"/>
        </w:rPr>
        <w:fldChar w:fldCharType="end"/>
      </w:r>
      <w:r w:rsidR="00D76A12">
        <w:rPr>
          <w:rFonts w:ascii="Times New Roman" w:hAnsi="Times New Roman" w:cs="Times New Roman"/>
          <w:sz w:val="24"/>
          <w:szCs w:val="24"/>
        </w:rPr>
        <w:t>)</w:t>
      </w:r>
      <w:r>
        <w:rPr>
          <w:rFonts w:ascii="Times New Roman" w:hAnsi="Times New Roman" w:cs="Times New Roman"/>
          <w:sz w:val="24"/>
          <w:szCs w:val="24"/>
        </w:rPr>
        <w:t xml:space="preserve">.  In particular, the length-frequency of fishery and survey catches and the direct ageing of hard parts </w:t>
      </w:r>
      <w:r>
        <w:rPr>
          <w:rFonts w:ascii="Times New Roman" w:hAnsi="Times New Roman" w:cs="Times New Roman"/>
          <w:sz w:val="24"/>
          <w:szCs w:val="24"/>
        </w:rPr>
        <w:lastRenderedPageBreak/>
        <w:t>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7777777" w:rsidR="009969E2" w:rsidRDefault="009969E2" w:rsidP="009969E2">
      <w:pPr>
        <w:tabs>
          <w:tab w:val="left" w:pos="360"/>
          <w:tab w:val="left" w:pos="720"/>
          <w:tab w:val="left" w:pos="8640"/>
        </w:tabs>
        <w:spacing w:after="0" w:line="480" w:lineRule="auto"/>
        <w:jc w:val="both"/>
        <w:rPr>
          <w:ins w:id="235" w:author="JTT" w:date="2015-02-17T08:33:00Z"/>
          <w:rFonts w:ascii="Times New Roman" w:hAnsi="Times New Roman" w:cs="Times New Roman"/>
          <w:sz w:val="24"/>
          <w:szCs w:val="24"/>
        </w:rPr>
      </w:pPr>
      <w:ins w:id="236" w:author="JTT" w:date="2015-02-17T08:33:00Z">
        <w:r>
          <w:rPr>
            <w:rFonts w:ascii="Times New Roman" w:hAnsi="Times New Roman" w:cs="Times New Roman"/>
            <w:sz w:val="24"/>
            <w:szCs w:val="24"/>
          </w:rPr>
          <w:tab/>
          <w:t>Information regarding the magnitude of persistent and trainsient variation in growth is important for at least three</w:t>
        </w:r>
        <w:r>
          <w:rPr>
            <w:rFonts w:ascii="Times New Roman" w:hAnsi="Times New Roman" w:cs="Times New Roman"/>
            <w:sz w:val="24"/>
            <w:szCs w:val="24"/>
          </w:rPr>
          <w:t xml:space="preserve"> </w:t>
        </w:r>
        <w:r>
          <w:rPr>
            <w:rFonts w:ascii="Times New Roman" w:hAnsi="Times New Roman" w:cs="Times New Roman"/>
            <w:sz w:val="24"/>
            <w:szCs w:val="24"/>
          </w:rPr>
          <w:t xml:space="preserve">reasons.  First, stock assessment models and fisheries management strategies are routinely evaluated using simulation experiments (termed “management strategy evaluation”; Sainsbury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Pr>
            <w:rFonts w:ascii="Times New Roman" w:hAnsi="Times New Roman" w:cs="Times New Roman"/>
            <w:sz w:val="24"/>
            <w:szCs w:val="24"/>
          </w:rPr>
          <w:fldChar w:fldCharType="separate"/>
        </w:r>
        <w:r w:rsidRPr="00B04686">
          <w:rPr>
            <w:rFonts w:ascii="Times New Roman" w:hAnsi="Times New Roman" w:cs="Times New Roman"/>
            <w:sz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However, simulation experiments depend upon having information regarding plausible states-of-nature, which are used to simulate availabl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2008)</w:t>
        </w:r>
        <w:r>
          <w:rPr>
            <w:rFonts w:ascii="Times New Roman" w:hAnsi="Times New Roman" w:cs="Times New Roman"/>
            <w:sz w:val="24"/>
            <w:szCs w:val="24"/>
          </w:rPr>
          <w:fldChar w:fldCharType="end"/>
        </w:r>
        <w:r>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 (</w:t>
        </w:r>
        <w:commentRangeStart w:id="237"/>
        <w:r>
          <w:rPr>
            <w:rFonts w:ascii="Times New Roman" w:hAnsi="Times New Roman" w:cs="Times New Roman"/>
            <w:sz w:val="24"/>
            <w:szCs w:val="24"/>
          </w:rPr>
          <w:t>Taylor and Methot, 2013</w:t>
        </w:r>
        <w:commentRangeEnd w:id="237"/>
        <w:r>
          <w:rPr>
            <w:rStyle w:val="CommentReference"/>
          </w:rPr>
          <w:commentReference w:id="237"/>
        </w:r>
        <w:r>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Pr>
            <w:rFonts w:ascii="Times New Roman" w:hAnsi="Times New Roman" w:cs="Times New Roman"/>
            <w:sz w:val="24"/>
            <w:szCs w:val="24"/>
          </w:rPr>
          <w:fldChar w:fldCharType="separate"/>
        </w:r>
        <w:r w:rsidRPr="00B16561">
          <w:rPr>
            <w:rFonts w:ascii="Times New Roman" w:hAnsi="Times New Roman" w:cs="Times New Roman"/>
            <w:sz w:val="24"/>
          </w:rPr>
          <w:t>(Hordyk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Sainsbury, 1980)</w:t>
        </w:r>
        <w:r>
          <w:rPr>
            <w:rFonts w:ascii="Times New Roman" w:hAnsi="Times New Roman" w:cs="Times New Roman"/>
            <w:sz w:val="24"/>
            <w:szCs w:val="24"/>
          </w:rPr>
          <w:fldChar w:fldCharType="end"/>
        </w:r>
        <w:r>
          <w:rPr>
            <w:rFonts w:ascii="Times New Roman" w:hAnsi="Times New Roman" w:cs="Times New Roman"/>
            <w:sz w:val="24"/>
            <w:szCs w:val="24"/>
          </w:rPr>
          <w:t xml:space="preserve">, and that these biases </w:t>
        </w:r>
        <w:r>
          <w:rPr>
            <w:rFonts w:ascii="Times New Roman" w:hAnsi="Times New Roman" w:cs="Times New Roman"/>
            <w:sz w:val="24"/>
            <w:szCs w:val="24"/>
          </w:rPr>
          <w:lastRenderedPageBreak/>
          <w:t xml:space="preserve">can in turn result in biased estimates of stock status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Pr>
            <w:rFonts w:ascii="Times New Roman" w:hAnsi="Times New Roman" w:cs="Times New Roman"/>
            <w:sz w:val="24"/>
            <w:szCs w:val="24"/>
          </w:rPr>
          <w:fldChar w:fldCharType="separate"/>
        </w:r>
        <w:r w:rsidRPr="002F1BE7">
          <w:rPr>
            <w:rFonts w:ascii="Times New Roman" w:hAnsi="Times New Roman" w:cs="Times New Roman"/>
            <w:sz w:val="24"/>
          </w:rPr>
          <w:t>(Punt et al.,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ins>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088A83DF"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 xml:space="preserve">estimated </w:t>
      </w:r>
      <w:ins w:id="238" w:author="JTT" w:date="2015-02-17T08:33:00Z">
        <w:r w:rsidR="009969E2">
          <w:rPr>
            <w:rFonts w:ascii="Times New Roman" w:hAnsi="Times New Roman" w:cs="Times New Roman"/>
            <w:sz w:val="24"/>
            <w:szCs w:val="24"/>
          </w:rPr>
          <w:t xml:space="preserve">the magnitude of </w:t>
        </w:r>
      </w:ins>
      <w:r w:rsidR="00401AC2">
        <w:rPr>
          <w:rFonts w:ascii="Times New Roman" w:hAnsi="Times New Roman" w:cs="Times New Roman"/>
          <w:sz w:val="24"/>
          <w:szCs w:val="24"/>
        </w:rPr>
        <w:t>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in a wild marine population of Antarctic toothfish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del w:id="239" w:author="JTT" w:date="2015-02-17T08:34:00Z">
        <w:r w:rsidR="00401AC2" w:rsidDel="009969E2">
          <w:rPr>
            <w:rFonts w:ascii="Times New Roman" w:hAnsi="Times New Roman" w:cs="Times New Roman"/>
            <w:sz w:val="24"/>
            <w:szCs w:val="24"/>
          </w:rPr>
          <w:delText xml:space="preserve">magnitude </w:delText>
        </w:r>
      </w:del>
      <w:ins w:id="240" w:author="JTT" w:date="2015-02-17T08:34:00Z">
        <w:r w:rsidR="009969E2">
          <w:rPr>
            <w:rFonts w:ascii="Times New Roman" w:hAnsi="Times New Roman" w:cs="Times New Roman"/>
            <w:sz w:val="24"/>
            <w:szCs w:val="24"/>
          </w:rPr>
          <w:t xml:space="preserve">coefficient of variation </w:t>
        </w:r>
      </w:ins>
      <w:r w:rsidR="00401AC2">
        <w:rPr>
          <w:rFonts w:ascii="Times New Roman" w:hAnsi="Times New Roman" w:cs="Times New Roman"/>
          <w:sz w:val="24"/>
          <w:szCs w:val="24"/>
        </w:rPr>
        <w:t xml:space="preserve">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r w:rsidR="0070070B" w:rsidRPr="0070070B">
        <w:rPr>
          <w:rFonts w:ascii="Times New Roman" w:hAnsi="Times New Roman" w:cs="Times New Roman"/>
          <w:i/>
          <w:sz w:val="24"/>
          <w:szCs w:val="24"/>
        </w:rPr>
        <w:t>TagGrowth</w:t>
      </w:r>
      <w:r w:rsidR="0070070B">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w:t>
      </w:r>
      <w:r w:rsidR="00840BBD">
        <w:rPr>
          <w:rFonts w:ascii="Times New Roman" w:hAnsi="Times New Roman" w:cs="Times New Roman"/>
          <w:sz w:val="24"/>
          <w:szCs w:val="24"/>
        </w:rPr>
        <w:lastRenderedPageBreak/>
        <w:t>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17E891F9" w14:textId="77777777" w:rsidR="00BA3791" w:rsidRDefault="00AB2A7D" w:rsidP="00BA3791">
      <w:pPr>
        <w:pStyle w:val="Bibliography"/>
        <w:rPr>
          <w:ins w:id="241" w:author="JTT" w:date="2015-02-17T07:44:00Z"/>
        </w:rPr>
        <w:pPrChange w:id="242" w:author="JTT" w:date="2015-02-17T07:44:00Z">
          <w:pPr>
            <w:widowControl w:val="0"/>
            <w:autoSpaceDE w:val="0"/>
            <w:autoSpaceDN w:val="0"/>
            <w:adjustRightInd w:val="0"/>
            <w:spacing w:after="0" w:line="240" w:lineRule="auto"/>
          </w:pPr>
        </w:pPrChange>
      </w:pPr>
      <w:r w:rsidRPr="009C37AB">
        <w:fldChar w:fldCharType="begin"/>
      </w:r>
      <w:ins w:id="243" w:author="JTT" w:date="2015-02-17T07:28:00Z">
        <w:r w:rsidR="0034058D">
          <w:instrText xml:space="preserve"> ADDIN ZOTERO_BIBL {"custom":[]} CSL_BIBLIOGRAPHY </w:instrText>
        </w:r>
      </w:ins>
      <w:del w:id="244" w:author="JTT" w:date="2015-02-17T07:28:00Z">
        <w:r w:rsidR="00F90D4D" w:rsidDel="0034058D">
          <w:delInstrText xml:space="preserve"> ADDIN ZOTERO_BIBL {"custom":[]} CSL_BIBLIOGRAPHY </w:delInstrText>
        </w:r>
      </w:del>
      <w:r w:rsidRPr="009C37AB">
        <w:fldChar w:fldCharType="separate"/>
      </w:r>
      <w:ins w:id="245" w:author="JTT" w:date="2015-02-17T07:44:00Z">
        <w:r w:rsidR="00BA3791">
          <w:t>Akaike, H., 1998. Information Theory and an Extension of the Maximum Likelihood Principle, in: Parzen, E., Tanabe, K., Kitagawa, G. (Eds.), Selected Papers of Hirotugu Akaike. Springer New York, New York, NY, pp. 199–213.</w:t>
        </w:r>
      </w:ins>
    </w:p>
    <w:p w14:paraId="5034BFFE" w14:textId="77777777" w:rsidR="00BA3791" w:rsidRDefault="00BA3791" w:rsidP="00BA3791">
      <w:pPr>
        <w:pStyle w:val="Bibliography"/>
        <w:rPr>
          <w:ins w:id="246" w:author="JTT" w:date="2015-02-17T07:44:00Z"/>
        </w:rPr>
        <w:pPrChange w:id="247" w:author="JTT" w:date="2015-02-17T07:44:00Z">
          <w:pPr>
            <w:widowControl w:val="0"/>
            <w:autoSpaceDE w:val="0"/>
            <w:autoSpaceDN w:val="0"/>
            <w:adjustRightInd w:val="0"/>
            <w:spacing w:after="0" w:line="240" w:lineRule="auto"/>
          </w:pPr>
        </w:pPrChange>
      </w:pPr>
      <w:ins w:id="248" w:author="JTT" w:date="2015-02-17T07:44:00Z">
        <w:r>
          <w:t>Biro, P.A., Sampson, P., 2015. Fishing directly selects on growth rate via behaviour: implications of growth-selection that is independent of size. Proc. R. Soc. B Biol. Sci. 282, 20142283–20142283. doi:10.1098/rspb.2014.2283</w:t>
        </w:r>
      </w:ins>
    </w:p>
    <w:p w14:paraId="12B65881" w14:textId="77777777" w:rsidR="00BA3791" w:rsidRDefault="00BA3791" w:rsidP="00BA3791">
      <w:pPr>
        <w:pStyle w:val="Bibliography"/>
        <w:rPr>
          <w:ins w:id="249" w:author="JTT" w:date="2015-02-17T07:44:00Z"/>
        </w:rPr>
        <w:pPrChange w:id="250" w:author="JTT" w:date="2015-02-17T07:44:00Z">
          <w:pPr>
            <w:widowControl w:val="0"/>
            <w:autoSpaceDE w:val="0"/>
            <w:autoSpaceDN w:val="0"/>
            <w:adjustRightInd w:val="0"/>
            <w:spacing w:after="0" w:line="240" w:lineRule="auto"/>
          </w:pPr>
        </w:pPrChange>
      </w:pPr>
      <w:ins w:id="251" w:author="JTT" w:date="2015-02-17T07:44:00Z">
        <w:r>
          <w:t>Black, B.A., Schroeder, I.D., Sydeman, W.J., Bograd, S.J., Lawson, P.W., 2010. Wintertime ocean conditions synchronize rockfish growth and seabird reproduction in the central California Current ecosystem. Can. J. Fish. Aquat. Sci. 67, 1149–1158.</w:t>
        </w:r>
      </w:ins>
    </w:p>
    <w:p w14:paraId="786E0F8C" w14:textId="77777777" w:rsidR="00BA3791" w:rsidRDefault="00BA3791" w:rsidP="00BA3791">
      <w:pPr>
        <w:pStyle w:val="Bibliography"/>
        <w:rPr>
          <w:ins w:id="252" w:author="JTT" w:date="2015-02-17T07:44:00Z"/>
        </w:rPr>
        <w:pPrChange w:id="253" w:author="JTT" w:date="2015-02-17T07:44:00Z">
          <w:pPr>
            <w:widowControl w:val="0"/>
            <w:autoSpaceDE w:val="0"/>
            <w:autoSpaceDN w:val="0"/>
            <w:adjustRightInd w:val="0"/>
            <w:spacing w:after="0" w:line="240" w:lineRule="auto"/>
          </w:pPr>
        </w:pPrChange>
      </w:pPr>
      <w:ins w:id="254" w:author="JTT" w:date="2015-02-17T07:44:00Z">
        <w:r>
          <w:t>Brooks, M.E., McCoy, M.W., Bolker, B.M., 2013. A Method for Detecting Positive Growth Autocorrelation without Marking Individuals. PLoS ONE 8, e76389. doi:10.1371/journal.pone.0076389</w:t>
        </w:r>
      </w:ins>
    </w:p>
    <w:p w14:paraId="31576106" w14:textId="77777777" w:rsidR="00BA3791" w:rsidRDefault="00BA3791" w:rsidP="00BA3791">
      <w:pPr>
        <w:pStyle w:val="Bibliography"/>
        <w:rPr>
          <w:ins w:id="255" w:author="JTT" w:date="2015-02-17T07:44:00Z"/>
        </w:rPr>
        <w:pPrChange w:id="256" w:author="JTT" w:date="2015-02-17T07:44:00Z">
          <w:pPr>
            <w:widowControl w:val="0"/>
            <w:autoSpaceDE w:val="0"/>
            <w:autoSpaceDN w:val="0"/>
            <w:adjustRightInd w:val="0"/>
            <w:spacing w:after="0" w:line="240" w:lineRule="auto"/>
          </w:pPr>
        </w:pPrChange>
      </w:pPr>
      <w:ins w:id="257" w:author="JTT" w:date="2015-02-17T07:44:00Z">
        <w:r>
          <w:t>Dubula, O., Groeneveld, J.C., Santos, J., van Zyl, D.L., Brouwer, S.L., van den Heever, N., McCue, S.A., 2005. Effects of tag-related injuries and timing of tagging on growth of rock lobster, Jasus lalandii. Fish. Res. 74, 1–10. doi:10.1016/j.fishres.2005.04.004</w:t>
        </w:r>
      </w:ins>
    </w:p>
    <w:p w14:paraId="00320411" w14:textId="77777777" w:rsidR="00BA3791" w:rsidRDefault="00BA3791" w:rsidP="00BA3791">
      <w:pPr>
        <w:pStyle w:val="Bibliography"/>
        <w:rPr>
          <w:ins w:id="258" w:author="JTT" w:date="2015-02-17T07:44:00Z"/>
        </w:rPr>
        <w:pPrChange w:id="259" w:author="JTT" w:date="2015-02-17T07:44:00Z">
          <w:pPr>
            <w:widowControl w:val="0"/>
            <w:autoSpaceDE w:val="0"/>
            <w:autoSpaceDN w:val="0"/>
            <w:adjustRightInd w:val="0"/>
            <w:spacing w:after="0" w:line="240" w:lineRule="auto"/>
          </w:pPr>
        </w:pPrChange>
      </w:pPr>
      <w:ins w:id="260" w:author="JTT" w:date="2015-02-17T07:44:00Z">
        <w:r>
          <w:t>Dunn, A., Horn, P.L., Hanchet, S.M., 2006. Revised estimates of the biological parameters for Antarctic toothfish (Dissostichus mawsoni) in the Ross Sea. WG-FSA-SAM 06/8, 1–14.</w:t>
        </w:r>
      </w:ins>
    </w:p>
    <w:p w14:paraId="19D2AE56" w14:textId="77777777" w:rsidR="00BA3791" w:rsidRDefault="00BA3791" w:rsidP="00BA3791">
      <w:pPr>
        <w:pStyle w:val="Bibliography"/>
        <w:rPr>
          <w:ins w:id="261" w:author="JTT" w:date="2015-02-17T07:44:00Z"/>
        </w:rPr>
        <w:pPrChange w:id="262" w:author="JTT" w:date="2015-02-17T07:44:00Z">
          <w:pPr>
            <w:widowControl w:val="0"/>
            <w:autoSpaceDE w:val="0"/>
            <w:autoSpaceDN w:val="0"/>
            <w:adjustRightInd w:val="0"/>
            <w:spacing w:after="0" w:line="240" w:lineRule="auto"/>
          </w:pPr>
        </w:pPrChange>
      </w:pPr>
      <w:ins w:id="263" w:author="JTT" w:date="2015-02-17T07:44:00Z">
        <w:r>
          <w:t>Eveson, J.P., Laslett, G.M., Polacheck, T., 2004. An integrated model for growth incorporating tag-recapture, length-frequency, and direct aging data. Can. J. Fish. Aquat. Sci. 61, 292–306. doi:10.1139/f03-163</w:t>
        </w:r>
      </w:ins>
    </w:p>
    <w:p w14:paraId="4276C886" w14:textId="77777777" w:rsidR="00BA3791" w:rsidRDefault="00BA3791" w:rsidP="00BA3791">
      <w:pPr>
        <w:pStyle w:val="Bibliography"/>
        <w:rPr>
          <w:ins w:id="264" w:author="JTT" w:date="2015-02-17T07:44:00Z"/>
        </w:rPr>
        <w:pPrChange w:id="265" w:author="JTT" w:date="2015-02-17T07:44:00Z">
          <w:pPr>
            <w:widowControl w:val="0"/>
            <w:autoSpaceDE w:val="0"/>
            <w:autoSpaceDN w:val="0"/>
            <w:adjustRightInd w:val="0"/>
            <w:spacing w:after="0" w:line="240" w:lineRule="auto"/>
          </w:pPr>
        </w:pPrChange>
      </w:pPr>
      <w:ins w:id="266" w:author="JTT" w:date="2015-02-17T07:44:00Z">
        <w:r>
          <w:t>Francis, R., 1988. Maximum likelihood estimation of growth and growth variability from tagging data. N. Z. J. Mar. Freshw. Res. 22, 43–51.</w:t>
        </w:r>
      </w:ins>
    </w:p>
    <w:p w14:paraId="61F79620" w14:textId="77777777" w:rsidR="00BA3791" w:rsidRDefault="00BA3791" w:rsidP="00BA3791">
      <w:pPr>
        <w:pStyle w:val="Bibliography"/>
        <w:rPr>
          <w:ins w:id="267" w:author="JTT" w:date="2015-02-17T07:44:00Z"/>
        </w:rPr>
        <w:pPrChange w:id="268" w:author="JTT" w:date="2015-02-17T07:44:00Z">
          <w:pPr>
            <w:widowControl w:val="0"/>
            <w:autoSpaceDE w:val="0"/>
            <w:autoSpaceDN w:val="0"/>
            <w:adjustRightInd w:val="0"/>
            <w:spacing w:after="0" w:line="240" w:lineRule="auto"/>
          </w:pPr>
        </w:pPrChange>
      </w:pPr>
      <w:ins w:id="269" w:author="JTT" w:date="2015-02-17T07:44:00Z">
        <w:r>
          <w:t>Gelman, A., 2005. Analysis of variance—why it is more important than ever. Ann. Stat. 33, 1–53.</w:t>
        </w:r>
      </w:ins>
    </w:p>
    <w:p w14:paraId="724726AF" w14:textId="77777777" w:rsidR="00BA3791" w:rsidRDefault="00BA3791" w:rsidP="00BA3791">
      <w:pPr>
        <w:pStyle w:val="Bibliography"/>
        <w:rPr>
          <w:ins w:id="270" w:author="JTT" w:date="2015-02-17T07:44:00Z"/>
        </w:rPr>
        <w:pPrChange w:id="271" w:author="JTT" w:date="2015-02-17T07:44:00Z">
          <w:pPr>
            <w:widowControl w:val="0"/>
            <w:autoSpaceDE w:val="0"/>
            <w:autoSpaceDN w:val="0"/>
            <w:adjustRightInd w:val="0"/>
            <w:spacing w:after="0" w:line="240" w:lineRule="auto"/>
          </w:pPr>
        </w:pPrChange>
      </w:pPr>
      <w:ins w:id="272" w:author="JTT" w:date="2015-02-17T07:44:00Z">
        <w:r>
          <w:t>Gertseva, V.V., Cope, J.M., Matson, S.E., 2010. Growth variability in the splitnose rockfish Sebastes diploproa of the northeast Pacific Ocean: pattern revisited. Mar. Ecol. Prog. Ser. 413, 125–136.</w:t>
        </w:r>
      </w:ins>
    </w:p>
    <w:p w14:paraId="2EA3F858" w14:textId="77777777" w:rsidR="00BA3791" w:rsidRDefault="00BA3791" w:rsidP="00BA3791">
      <w:pPr>
        <w:pStyle w:val="Bibliography"/>
        <w:rPr>
          <w:ins w:id="273" w:author="JTT" w:date="2015-02-17T07:44:00Z"/>
        </w:rPr>
        <w:pPrChange w:id="274" w:author="JTT" w:date="2015-02-17T07:44:00Z">
          <w:pPr>
            <w:widowControl w:val="0"/>
            <w:autoSpaceDE w:val="0"/>
            <w:autoSpaceDN w:val="0"/>
            <w:adjustRightInd w:val="0"/>
            <w:spacing w:after="0" w:line="240" w:lineRule="auto"/>
          </w:pPr>
        </w:pPrChange>
      </w:pPr>
      <w:ins w:id="275" w:author="JTT" w:date="2015-02-17T07:44:00Z">
        <w:r>
          <w:t>Hordyk, A.R., Loneragan, N.R., Prince, J.D., 2015. An evaluation of an iterative harvest strategy for data-poor fisheries using the length-based spawning potential ratio assessment methodology. Fish. Res. doi:10.1016/j.fishres.2014.12.018</w:t>
        </w:r>
      </w:ins>
    </w:p>
    <w:p w14:paraId="637B09AE" w14:textId="77777777" w:rsidR="00BA3791" w:rsidRDefault="00BA3791" w:rsidP="00BA3791">
      <w:pPr>
        <w:pStyle w:val="Bibliography"/>
        <w:rPr>
          <w:ins w:id="276" w:author="JTT" w:date="2015-02-17T07:44:00Z"/>
        </w:rPr>
        <w:pPrChange w:id="277" w:author="JTT" w:date="2015-02-17T07:44:00Z">
          <w:pPr>
            <w:widowControl w:val="0"/>
            <w:autoSpaceDE w:val="0"/>
            <w:autoSpaceDN w:val="0"/>
            <w:adjustRightInd w:val="0"/>
            <w:spacing w:after="0" w:line="240" w:lineRule="auto"/>
          </w:pPr>
        </w:pPrChange>
      </w:pPr>
      <w:ins w:id="278" w:author="JTT" w:date="2015-02-17T07:44:00Z">
        <w:r>
          <w:t>Kristensen, K., 2014. General random effect model builder tool inspired by ADMB.</w:t>
        </w:r>
      </w:ins>
    </w:p>
    <w:p w14:paraId="022F3D85" w14:textId="77777777" w:rsidR="00BA3791" w:rsidRDefault="00BA3791" w:rsidP="00BA3791">
      <w:pPr>
        <w:pStyle w:val="Bibliography"/>
        <w:rPr>
          <w:ins w:id="279" w:author="JTT" w:date="2015-02-17T07:44:00Z"/>
        </w:rPr>
        <w:pPrChange w:id="280" w:author="JTT" w:date="2015-02-17T07:44:00Z">
          <w:pPr>
            <w:widowControl w:val="0"/>
            <w:autoSpaceDE w:val="0"/>
            <w:autoSpaceDN w:val="0"/>
            <w:adjustRightInd w:val="0"/>
            <w:spacing w:after="0" w:line="240" w:lineRule="auto"/>
          </w:pPr>
        </w:pPrChange>
      </w:pPr>
      <w:ins w:id="281" w:author="JTT" w:date="2015-02-17T07:44:00Z">
        <w:r>
          <w:t>Kristensen, K., Nielsen, A., Berg, C.W., Skaug, H.J., In press. Template Model Builder TMB. J. Stat. Softw.</w:t>
        </w:r>
      </w:ins>
    </w:p>
    <w:p w14:paraId="6957BA9B" w14:textId="77777777" w:rsidR="00BA3791" w:rsidRDefault="00BA3791" w:rsidP="00BA3791">
      <w:pPr>
        <w:pStyle w:val="Bibliography"/>
        <w:rPr>
          <w:ins w:id="282" w:author="JTT" w:date="2015-02-17T07:44:00Z"/>
        </w:rPr>
        <w:pPrChange w:id="283" w:author="JTT" w:date="2015-02-17T07:44:00Z">
          <w:pPr>
            <w:widowControl w:val="0"/>
            <w:autoSpaceDE w:val="0"/>
            <w:autoSpaceDN w:val="0"/>
            <w:adjustRightInd w:val="0"/>
            <w:spacing w:after="0" w:line="240" w:lineRule="auto"/>
          </w:pPr>
        </w:pPrChange>
      </w:pPr>
      <w:ins w:id="284" w:author="JTT" w:date="2015-02-17T07:44:00Z">
        <w:r>
          <w:t>Larsen, D.P., Kincaid, T.M., Jacobs, S.E., Urquhart, N.S., 2001. Designs for Evaluating Local and Regional Scale Trends. BioScience 51, 1069–1078. doi:10.1641/0006-3568(2001)051[1069:DFELAR]2.0.CO;2</w:t>
        </w:r>
      </w:ins>
    </w:p>
    <w:p w14:paraId="659EBB5A" w14:textId="77777777" w:rsidR="00BA3791" w:rsidRDefault="00BA3791" w:rsidP="00BA3791">
      <w:pPr>
        <w:pStyle w:val="Bibliography"/>
        <w:rPr>
          <w:ins w:id="285" w:author="JTT" w:date="2015-02-17T07:44:00Z"/>
        </w:rPr>
        <w:pPrChange w:id="286" w:author="JTT" w:date="2015-02-17T07:44:00Z">
          <w:pPr>
            <w:widowControl w:val="0"/>
            <w:autoSpaceDE w:val="0"/>
            <w:autoSpaceDN w:val="0"/>
            <w:adjustRightInd w:val="0"/>
            <w:spacing w:after="0" w:line="240" w:lineRule="auto"/>
          </w:pPr>
        </w:pPrChange>
      </w:pPr>
      <w:ins w:id="287" w:author="JTT" w:date="2015-02-17T07:44:00Z">
        <w:r>
          <w:t>Methot, R.D., Wetzel, C.R., 2013. Stock synthesis: A biological and statistical framework for fish stock assessment and fishery management. Fish. Res. 142, 86–99.</w:t>
        </w:r>
      </w:ins>
    </w:p>
    <w:p w14:paraId="158663E2" w14:textId="77777777" w:rsidR="00BA3791" w:rsidRDefault="00BA3791" w:rsidP="00BA3791">
      <w:pPr>
        <w:pStyle w:val="Bibliography"/>
        <w:rPr>
          <w:ins w:id="288" w:author="JTT" w:date="2015-02-17T07:44:00Z"/>
        </w:rPr>
        <w:pPrChange w:id="289" w:author="JTT" w:date="2015-02-17T07:44:00Z">
          <w:pPr>
            <w:widowControl w:val="0"/>
            <w:autoSpaceDE w:val="0"/>
            <w:autoSpaceDN w:val="0"/>
            <w:adjustRightInd w:val="0"/>
            <w:spacing w:after="0" w:line="240" w:lineRule="auto"/>
          </w:pPr>
        </w:pPrChange>
      </w:pPr>
      <w:ins w:id="290" w:author="JTT" w:date="2015-02-17T07:44:00Z">
        <w:r>
          <w:t>Punt, A.E., 2008. Refocusing stock assessment in support of policy evaluation, in: Tsukamoto, K., Kawamura, T., Takeuchi, T., Beard, T.D., Kaiser, M.J. (Eds.), Fisheries for Global Welfare and Environment. TerraPub, Tokyo, pp. 139–152.</w:t>
        </w:r>
      </w:ins>
    </w:p>
    <w:p w14:paraId="5FB29610" w14:textId="77777777" w:rsidR="00BA3791" w:rsidRDefault="00BA3791" w:rsidP="00BA3791">
      <w:pPr>
        <w:pStyle w:val="Bibliography"/>
        <w:rPr>
          <w:ins w:id="291" w:author="JTT" w:date="2015-02-17T07:44:00Z"/>
        </w:rPr>
        <w:pPrChange w:id="292" w:author="JTT" w:date="2015-02-17T07:44:00Z">
          <w:pPr>
            <w:widowControl w:val="0"/>
            <w:autoSpaceDE w:val="0"/>
            <w:autoSpaceDN w:val="0"/>
            <w:adjustRightInd w:val="0"/>
            <w:spacing w:after="0" w:line="240" w:lineRule="auto"/>
          </w:pPr>
        </w:pPrChange>
      </w:pPr>
      <w:ins w:id="293" w:author="JTT" w:date="2015-02-17T07:44:00Z">
        <w:r>
          <w:t>Punt, A.E., Haddon, M., McGarvey, R., In review. Estimating Growth within size-structured fishery stock assessments: What is the state of the art and what does the future look like?</w:t>
        </w:r>
      </w:ins>
    </w:p>
    <w:p w14:paraId="6133D028" w14:textId="77777777" w:rsidR="00BA3791" w:rsidRDefault="00BA3791" w:rsidP="00BA3791">
      <w:pPr>
        <w:pStyle w:val="Bibliography"/>
        <w:rPr>
          <w:ins w:id="294" w:author="JTT" w:date="2015-02-17T07:44:00Z"/>
        </w:rPr>
        <w:pPrChange w:id="295" w:author="JTT" w:date="2015-02-17T07:44:00Z">
          <w:pPr>
            <w:widowControl w:val="0"/>
            <w:autoSpaceDE w:val="0"/>
            <w:autoSpaceDN w:val="0"/>
            <w:adjustRightInd w:val="0"/>
            <w:spacing w:after="0" w:line="240" w:lineRule="auto"/>
          </w:pPr>
        </w:pPrChange>
      </w:pPr>
      <w:bookmarkStart w:id="296" w:name="_GoBack"/>
      <w:bookmarkEnd w:id="296"/>
      <w:ins w:id="297" w:author="JTT" w:date="2015-02-17T07:44:00Z">
        <w:r>
          <w:t>R Core Development Team, 2013. R: A Language and Environment for Statistical Computing. R Foundation for Statistical Computing, Vienna, Austria.</w:t>
        </w:r>
      </w:ins>
    </w:p>
    <w:p w14:paraId="1BC58166" w14:textId="77777777" w:rsidR="00BA3791" w:rsidRDefault="00BA3791" w:rsidP="00BA3791">
      <w:pPr>
        <w:pStyle w:val="Bibliography"/>
        <w:rPr>
          <w:ins w:id="298" w:author="JTT" w:date="2015-02-17T07:44:00Z"/>
        </w:rPr>
        <w:pPrChange w:id="299" w:author="JTT" w:date="2015-02-17T07:44:00Z">
          <w:pPr>
            <w:widowControl w:val="0"/>
            <w:autoSpaceDE w:val="0"/>
            <w:autoSpaceDN w:val="0"/>
            <w:adjustRightInd w:val="0"/>
            <w:spacing w:after="0" w:line="240" w:lineRule="auto"/>
          </w:pPr>
        </w:pPrChange>
      </w:pPr>
      <w:ins w:id="300" w:author="JTT" w:date="2015-02-17T07:44:00Z">
        <w:r>
          <w:t>Sainsbury, K.J., 1980. Effect of individual variability on the von Bertalanffy growth equation. Can. J. Fish. Aquat. Sci. 37, 241–247.</w:t>
        </w:r>
      </w:ins>
    </w:p>
    <w:p w14:paraId="0301EAFE" w14:textId="77777777" w:rsidR="00BA3791" w:rsidRDefault="00BA3791" w:rsidP="00BA3791">
      <w:pPr>
        <w:pStyle w:val="Bibliography"/>
        <w:rPr>
          <w:ins w:id="301" w:author="JTT" w:date="2015-02-17T07:44:00Z"/>
        </w:rPr>
        <w:pPrChange w:id="302" w:author="JTT" w:date="2015-02-17T07:44:00Z">
          <w:pPr>
            <w:widowControl w:val="0"/>
            <w:autoSpaceDE w:val="0"/>
            <w:autoSpaceDN w:val="0"/>
            <w:adjustRightInd w:val="0"/>
            <w:spacing w:after="0" w:line="240" w:lineRule="auto"/>
          </w:pPr>
        </w:pPrChange>
      </w:pPr>
      <w:ins w:id="303" w:author="JTT" w:date="2015-02-17T07:44:00Z">
        <w:r>
          <w:t>Sainsbury, K.J., Punt, A.E., Smith, A.D.., 2000. Design of operational management strategies for achieving fishery ecosystem objectives. ICES J. Mar. Sci. J. Cons. 57, 731–741.</w:t>
        </w:r>
      </w:ins>
    </w:p>
    <w:p w14:paraId="7BA0C9F1" w14:textId="77777777" w:rsidR="00BA3791" w:rsidRDefault="00BA3791" w:rsidP="00BA3791">
      <w:pPr>
        <w:pStyle w:val="Bibliography"/>
        <w:rPr>
          <w:ins w:id="304" w:author="JTT" w:date="2015-02-17T07:44:00Z"/>
        </w:rPr>
        <w:pPrChange w:id="305" w:author="JTT" w:date="2015-02-17T07:44:00Z">
          <w:pPr>
            <w:widowControl w:val="0"/>
            <w:autoSpaceDE w:val="0"/>
            <w:autoSpaceDN w:val="0"/>
            <w:adjustRightInd w:val="0"/>
            <w:spacing w:after="0" w:line="240" w:lineRule="auto"/>
          </w:pPr>
        </w:pPrChange>
      </w:pPr>
      <w:ins w:id="306" w:author="JTT" w:date="2015-02-17T07:44:00Z">
        <w:r>
          <w:lastRenderedPageBreak/>
          <w:t>Santos, J., Groeneveld, J.C., 2015. Accounting for tag-induced growth retardation in spiny lobsters using censoring and modelling approaches. Fish. Res. 161, 166–173. doi:10.1016/j.fishres.2014.07.008</w:t>
        </w:r>
      </w:ins>
    </w:p>
    <w:p w14:paraId="6270212E" w14:textId="77777777" w:rsidR="00BA3791" w:rsidRDefault="00BA3791" w:rsidP="00BA3791">
      <w:pPr>
        <w:pStyle w:val="Bibliography"/>
        <w:rPr>
          <w:ins w:id="307" w:author="JTT" w:date="2015-02-17T07:44:00Z"/>
        </w:rPr>
        <w:pPrChange w:id="308" w:author="JTT" w:date="2015-02-17T07:44:00Z">
          <w:pPr>
            <w:widowControl w:val="0"/>
            <w:autoSpaceDE w:val="0"/>
            <w:autoSpaceDN w:val="0"/>
            <w:adjustRightInd w:val="0"/>
            <w:spacing w:after="0" w:line="240" w:lineRule="auto"/>
          </w:pPr>
        </w:pPrChange>
      </w:pPr>
      <w:ins w:id="309" w:author="JTT" w:date="2015-02-17T07:44:00Z">
        <w:r>
          <w:t>Shelton, A.O., Satterthwaite, W.H., Beakes, M.P., Munch, S.B., Sogard, S.M., Mangel, M., 2013. Separating intrinsic and environmental contributions to growth and their population consequences. Am. Nat. 181, 799–814.</w:t>
        </w:r>
      </w:ins>
    </w:p>
    <w:p w14:paraId="02B5D195" w14:textId="77777777" w:rsidR="00BA3791" w:rsidRDefault="00BA3791" w:rsidP="00BA3791">
      <w:pPr>
        <w:pStyle w:val="Bibliography"/>
        <w:rPr>
          <w:ins w:id="310" w:author="JTT" w:date="2015-02-17T07:44:00Z"/>
        </w:rPr>
        <w:pPrChange w:id="311" w:author="JTT" w:date="2015-02-17T07:44:00Z">
          <w:pPr>
            <w:widowControl w:val="0"/>
            <w:autoSpaceDE w:val="0"/>
            <w:autoSpaceDN w:val="0"/>
            <w:adjustRightInd w:val="0"/>
            <w:spacing w:after="0" w:line="240" w:lineRule="auto"/>
          </w:pPr>
        </w:pPrChange>
      </w:pPr>
      <w:ins w:id="312" w:author="JTT" w:date="2015-02-17T07:44:00Z">
        <w:r>
          <w:t>Shelton, A.O., Thorson, J.T., Ward, E.J., Feist, B.E., 2014. Spatial semiparametric models improve estimates of species abundance and distribution. Can. J. Fish. Aquat. Sci. 71, 1655–1666. doi:10.1139/cjfas-2013-0508</w:t>
        </w:r>
      </w:ins>
    </w:p>
    <w:p w14:paraId="1435FBE0" w14:textId="77777777" w:rsidR="00BA3791" w:rsidRDefault="00BA3791" w:rsidP="00BA3791">
      <w:pPr>
        <w:pStyle w:val="Bibliography"/>
        <w:rPr>
          <w:ins w:id="313" w:author="JTT" w:date="2015-02-17T07:44:00Z"/>
        </w:rPr>
        <w:pPrChange w:id="314" w:author="JTT" w:date="2015-02-17T07:44:00Z">
          <w:pPr>
            <w:widowControl w:val="0"/>
            <w:autoSpaceDE w:val="0"/>
            <w:autoSpaceDN w:val="0"/>
            <w:adjustRightInd w:val="0"/>
            <w:spacing w:after="0" w:line="240" w:lineRule="auto"/>
          </w:pPr>
        </w:pPrChange>
      </w:pPr>
      <w:ins w:id="315" w:author="JTT" w:date="2015-02-17T07:44:00Z">
        <w:r>
          <w:t>Stawitz, C.C., Essington, T.E., Branch, T.A., Haltuch, M.A., Hollowed, A.B., Spencer, P.D., In review. A state-space approach for measuring growth variation and application to North Pacific groundfish.</w:t>
        </w:r>
      </w:ins>
    </w:p>
    <w:p w14:paraId="760C836F" w14:textId="77777777" w:rsidR="00BA3791" w:rsidRDefault="00BA3791" w:rsidP="00BA3791">
      <w:pPr>
        <w:pStyle w:val="Bibliography"/>
        <w:rPr>
          <w:ins w:id="316" w:author="JTT" w:date="2015-02-17T07:44:00Z"/>
        </w:rPr>
        <w:pPrChange w:id="317" w:author="JTT" w:date="2015-02-17T07:44:00Z">
          <w:pPr>
            <w:widowControl w:val="0"/>
            <w:autoSpaceDE w:val="0"/>
            <w:autoSpaceDN w:val="0"/>
            <w:adjustRightInd w:val="0"/>
            <w:spacing w:after="0" w:line="240" w:lineRule="auto"/>
          </w:pPr>
        </w:pPrChange>
      </w:pPr>
      <w:ins w:id="318" w:author="JTT" w:date="2015-02-17T07:44:00Z">
        <w:r>
          <w:t>Taylor, I.G., Methot, R.D., 2013. Hiding or dead? A computationally efficient model of selective fisheries mortality. Fish. Res. 142, 75–85.</w:t>
        </w:r>
      </w:ins>
    </w:p>
    <w:p w14:paraId="591B3FF8" w14:textId="77777777" w:rsidR="00BA3791" w:rsidRDefault="00BA3791" w:rsidP="00BA3791">
      <w:pPr>
        <w:pStyle w:val="Bibliography"/>
        <w:rPr>
          <w:ins w:id="319" w:author="JTT" w:date="2015-02-17T07:44:00Z"/>
        </w:rPr>
        <w:pPrChange w:id="320" w:author="JTT" w:date="2015-02-17T07:44:00Z">
          <w:pPr>
            <w:widowControl w:val="0"/>
            <w:autoSpaceDE w:val="0"/>
            <w:autoSpaceDN w:val="0"/>
            <w:adjustRightInd w:val="0"/>
            <w:spacing w:after="0" w:line="240" w:lineRule="auto"/>
          </w:pPr>
        </w:pPrChange>
      </w:pPr>
      <w:ins w:id="321" w:author="JTT" w:date="2015-02-17T07:44:00Z">
        <w:r>
          <w:t>Thorson, J.T., In press. Spatio-temporal variation in fish condition is not consistently explained by density, temperature, or season for Northeast Pacific groundfishes.</w:t>
        </w:r>
      </w:ins>
    </w:p>
    <w:p w14:paraId="0571F6AC" w14:textId="77777777" w:rsidR="00BA3791" w:rsidRDefault="00BA3791" w:rsidP="00BA3791">
      <w:pPr>
        <w:pStyle w:val="Bibliography"/>
        <w:rPr>
          <w:ins w:id="322" w:author="JTT" w:date="2015-02-17T07:44:00Z"/>
        </w:rPr>
        <w:pPrChange w:id="323" w:author="JTT" w:date="2015-02-17T07:44:00Z">
          <w:pPr>
            <w:widowControl w:val="0"/>
            <w:autoSpaceDE w:val="0"/>
            <w:autoSpaceDN w:val="0"/>
            <w:adjustRightInd w:val="0"/>
            <w:spacing w:after="0" w:line="240" w:lineRule="auto"/>
          </w:pPr>
        </w:pPrChange>
      </w:pPr>
      <w:ins w:id="324" w:author="JTT" w:date="2015-02-17T07:44:00Z">
        <w:r>
          <w:t>Thorson, J.T., Minte-Vera, C., In press. Relative magnitude of cohort, age, and year effects on size at age of exploited marine fishes. Fish. Res.</w:t>
        </w:r>
      </w:ins>
    </w:p>
    <w:p w14:paraId="0010D558" w14:textId="77777777" w:rsidR="00BA3791" w:rsidRDefault="00BA3791" w:rsidP="00BA3791">
      <w:pPr>
        <w:pStyle w:val="Bibliography"/>
        <w:rPr>
          <w:ins w:id="325" w:author="JTT" w:date="2015-02-17T07:44:00Z"/>
        </w:rPr>
        <w:pPrChange w:id="326" w:author="JTT" w:date="2015-02-17T07:44:00Z">
          <w:pPr>
            <w:widowControl w:val="0"/>
            <w:autoSpaceDE w:val="0"/>
            <w:autoSpaceDN w:val="0"/>
            <w:adjustRightInd w:val="0"/>
            <w:spacing w:after="0" w:line="240" w:lineRule="auto"/>
          </w:pPr>
        </w:pPrChange>
      </w:pPr>
      <w:ins w:id="327" w:author="JTT" w:date="2015-02-17T07:44:00Z">
        <w:r>
          <w:t>Thorson, J.T., Minto, C., In press. Mixed effects: a unifying framework for modelling in aquatic ecology. ICES J. Mar. Sci.</w:t>
        </w:r>
      </w:ins>
    </w:p>
    <w:p w14:paraId="20D52E91" w14:textId="77777777" w:rsidR="00BA3791" w:rsidRDefault="00BA3791" w:rsidP="00BA3791">
      <w:pPr>
        <w:pStyle w:val="Bibliography"/>
        <w:rPr>
          <w:ins w:id="328" w:author="JTT" w:date="2015-02-17T07:44:00Z"/>
        </w:rPr>
        <w:pPrChange w:id="329" w:author="JTT" w:date="2015-02-17T07:44:00Z">
          <w:pPr>
            <w:widowControl w:val="0"/>
            <w:autoSpaceDE w:val="0"/>
            <w:autoSpaceDN w:val="0"/>
            <w:adjustRightInd w:val="0"/>
            <w:spacing w:after="0" w:line="240" w:lineRule="auto"/>
          </w:pPr>
        </w:pPrChange>
      </w:pPr>
      <w:ins w:id="330" w:author="JTT" w:date="2015-02-17T07:44:00Z">
        <w:r>
          <w:t>Thorson, J.T., Skaug, H., Kristensen, K., Shelton, A.O., Ward, E.J., Harms, J., Benante, J., In press. The importance of spatial models for estimating the strength of density dependence. Ecology. doi:http://dx.doi.org/10.1890/14-0739.1</w:t>
        </w:r>
      </w:ins>
    </w:p>
    <w:p w14:paraId="2D6840DA" w14:textId="77777777" w:rsidR="00BA3791" w:rsidRDefault="00BA3791" w:rsidP="00BA3791">
      <w:pPr>
        <w:pStyle w:val="Bibliography"/>
        <w:rPr>
          <w:ins w:id="331" w:author="JTT" w:date="2015-02-17T07:44:00Z"/>
        </w:rPr>
        <w:pPrChange w:id="332" w:author="JTT" w:date="2015-02-17T07:44:00Z">
          <w:pPr>
            <w:widowControl w:val="0"/>
            <w:autoSpaceDE w:val="0"/>
            <w:autoSpaceDN w:val="0"/>
            <w:adjustRightInd w:val="0"/>
            <w:spacing w:after="0" w:line="240" w:lineRule="auto"/>
          </w:pPr>
        </w:pPrChange>
      </w:pPr>
      <w:ins w:id="333" w:author="JTT" w:date="2015-02-17T07:44:00Z">
        <w:r>
          <w:t>Vincenzi, S., Mangel, M., Crivelli, A.J., Munch, S., Skaug, H.J., 2014. Determining Individual Variation in Growth and Its Implication for Life-History and Population Processes Using the Empirical Bayes Method. PLoS Comput Biol 10, e1003828. doi:10.1371/journal.pcbi.1003828</w:t>
        </w:r>
      </w:ins>
    </w:p>
    <w:p w14:paraId="138CB9F3" w14:textId="77777777" w:rsidR="00BA3791" w:rsidRDefault="00BA3791" w:rsidP="00BA3791">
      <w:pPr>
        <w:pStyle w:val="Bibliography"/>
        <w:rPr>
          <w:ins w:id="334" w:author="JTT" w:date="2015-02-17T07:44:00Z"/>
        </w:rPr>
        <w:pPrChange w:id="335" w:author="JTT" w:date="2015-02-17T07:44:00Z">
          <w:pPr>
            <w:widowControl w:val="0"/>
            <w:autoSpaceDE w:val="0"/>
            <w:autoSpaceDN w:val="0"/>
            <w:adjustRightInd w:val="0"/>
            <w:spacing w:after="0" w:line="240" w:lineRule="auto"/>
          </w:pPr>
        </w:pPrChange>
      </w:pPr>
      <w:ins w:id="336" w:author="JTT" w:date="2015-02-17T07:44:00Z">
        <w:r>
          <w:t>Xiao, Y., 1994. Growth Models with Corrections for the Retardative Effects of Tagging. Can. J. Fish. Aquat. Sci. 51, 263–267. doi:10.1139/f94-027</w:t>
        </w:r>
      </w:ins>
    </w:p>
    <w:p w14:paraId="4AD6AC1B" w14:textId="21DA194C" w:rsidR="005756B6" w:rsidRPr="00BA3791" w:rsidDel="0034058D" w:rsidRDefault="005756B6" w:rsidP="00BA3791">
      <w:pPr>
        <w:pStyle w:val="Bibliography"/>
        <w:rPr>
          <w:del w:id="337" w:author="JTT" w:date="2015-02-17T07:28:00Z"/>
        </w:rPr>
      </w:pPr>
      <w:del w:id="338" w:author="JTT" w:date="2015-02-17T07:28:00Z">
        <w:r w:rsidRPr="00BA3791" w:rsidDel="0034058D">
          <w:delText>Akaike, H., 1998. Information Theory and an Extension of the Maximum Likelihood Principle, in: Parzen, E., Tanabe, K., Kitagawa, G. (Eds.), Selected Papers of Hirotugu Akaike. Springer New York, New York, NY, pp. 199–213.</w:delText>
        </w:r>
      </w:del>
    </w:p>
    <w:p w14:paraId="289552E3" w14:textId="7CFB3C86" w:rsidR="005756B6" w:rsidRPr="00BA3791" w:rsidDel="0034058D" w:rsidRDefault="005756B6" w:rsidP="00BA3791">
      <w:pPr>
        <w:pStyle w:val="Bibliography"/>
        <w:rPr>
          <w:del w:id="339" w:author="JTT" w:date="2015-02-17T07:28:00Z"/>
        </w:rPr>
      </w:pPr>
      <w:del w:id="340" w:author="JTT" w:date="2015-02-17T07:28:00Z">
        <w:r w:rsidRPr="00BA3791" w:rsidDel="0034058D">
          <w:delText>Biro, P.A., Sampson, P., 2015. Fishing directly selects on growth rate via behaviour: implications of growth-selection that is independent of size. Proc. R. Soc. B Biol. Sci. 282, 20142283–20142283. doi:10.1098/rspb.2014.2283</w:delText>
        </w:r>
      </w:del>
    </w:p>
    <w:p w14:paraId="0399A875" w14:textId="2861D6A4" w:rsidR="005756B6" w:rsidRPr="00BA3791" w:rsidDel="0034058D" w:rsidRDefault="005756B6" w:rsidP="00BA3791">
      <w:pPr>
        <w:pStyle w:val="Bibliography"/>
        <w:rPr>
          <w:del w:id="341" w:author="JTT" w:date="2015-02-17T07:28:00Z"/>
        </w:rPr>
      </w:pPr>
      <w:del w:id="342" w:author="JTT" w:date="2015-02-17T07:28:00Z">
        <w:r w:rsidRPr="00BA3791" w:rsidDel="0034058D">
          <w:delText>Black, B.A., Schroeder, I.D., Sydeman, W.J., Bograd, S.J., Lawson, P.W., 2010. Wintertime ocean conditions synchronize rockfish growth and seabird reproduction in the central California Current ecosystem. Can. J. Fish. Aquat. Sci. 67, 1149–1158.</w:delText>
        </w:r>
      </w:del>
    </w:p>
    <w:p w14:paraId="38E049C0" w14:textId="1AE9F0A3" w:rsidR="005756B6" w:rsidRPr="00BA3791" w:rsidDel="0034058D" w:rsidRDefault="005756B6" w:rsidP="00BA3791">
      <w:pPr>
        <w:pStyle w:val="Bibliography"/>
        <w:rPr>
          <w:del w:id="343" w:author="JTT" w:date="2015-02-17T07:28:00Z"/>
        </w:rPr>
      </w:pPr>
      <w:del w:id="344" w:author="JTT" w:date="2015-02-17T07:28:00Z">
        <w:r w:rsidRPr="00BA3791" w:rsidDel="0034058D">
          <w:delText>Brooks, M.E., McCoy, M.W., Bolker, B.M., 2013. A Method for Detecting Positive Growth Autocorrelation without Marking Individuals. PLoS ONE 8, e76389. doi:10.1371/journal.pone.0076389</w:delText>
        </w:r>
      </w:del>
    </w:p>
    <w:p w14:paraId="0F7A1BE7" w14:textId="6BDD6ADC" w:rsidR="005756B6" w:rsidRPr="00BA3791" w:rsidDel="0034058D" w:rsidRDefault="005756B6" w:rsidP="00BA3791">
      <w:pPr>
        <w:pStyle w:val="Bibliography"/>
        <w:rPr>
          <w:del w:id="345" w:author="JTT" w:date="2015-02-17T07:28:00Z"/>
        </w:rPr>
      </w:pPr>
      <w:del w:id="346" w:author="JTT" w:date="2015-02-17T07:28:00Z">
        <w:r w:rsidRPr="00BA3791" w:rsidDel="0034058D">
          <w:delText>Dubula, O., Groeneveld, J.C., Santos, J., van Zyl, D.L., Brouwer, S.L., van den Heever, N., McCue, S.A., 2005. Effects of tag-related injuries and timing of tagging on growth of rock lobster, Jasus lalandii. Fish. Res. 74, 1–10. doi:10.1016/j.fishres.2005.04.004</w:delText>
        </w:r>
      </w:del>
    </w:p>
    <w:p w14:paraId="5A8D1587" w14:textId="694800F0" w:rsidR="005756B6" w:rsidRPr="00BA3791" w:rsidDel="0034058D" w:rsidRDefault="005756B6" w:rsidP="00BA3791">
      <w:pPr>
        <w:pStyle w:val="Bibliography"/>
        <w:rPr>
          <w:del w:id="347" w:author="JTT" w:date="2015-02-17T07:28:00Z"/>
        </w:rPr>
      </w:pPr>
      <w:del w:id="348" w:author="JTT" w:date="2015-02-17T07:28:00Z">
        <w:r w:rsidRPr="00BA3791" w:rsidDel="0034058D">
          <w:delText>Dunn, A., Horn, P.L., Hanchet, S.M., 2006. Revised estimates of the biological parameters for Antarctic toothfish (Dissostichus mawsoni) in the Ross Sea. WG-FSA-SAM 06/8, 1–14.</w:delText>
        </w:r>
      </w:del>
    </w:p>
    <w:p w14:paraId="717FC71D" w14:textId="06958E1C" w:rsidR="005756B6" w:rsidRPr="00BA3791" w:rsidDel="0034058D" w:rsidRDefault="005756B6" w:rsidP="00BA3791">
      <w:pPr>
        <w:pStyle w:val="Bibliography"/>
        <w:rPr>
          <w:del w:id="349" w:author="JTT" w:date="2015-02-17T07:28:00Z"/>
        </w:rPr>
      </w:pPr>
      <w:del w:id="350" w:author="JTT" w:date="2015-02-17T07:28:00Z">
        <w:r w:rsidRPr="00BA3791" w:rsidDel="0034058D">
          <w:delText>Eveson, J.P., Laslett, G.M., Polacheck, T., 2004. An integrated model for growth incorporating tag-recapture, length-frequency, and direct aging data. Can. J. Fish. Aquat. Sci. 61, 292–306. doi:10.1139/f03-163</w:delText>
        </w:r>
      </w:del>
    </w:p>
    <w:p w14:paraId="4E069307" w14:textId="7BA2E8CA" w:rsidR="005756B6" w:rsidRPr="00BA3791" w:rsidDel="0034058D" w:rsidRDefault="005756B6" w:rsidP="00BA3791">
      <w:pPr>
        <w:pStyle w:val="Bibliography"/>
        <w:rPr>
          <w:del w:id="351" w:author="JTT" w:date="2015-02-17T07:28:00Z"/>
        </w:rPr>
      </w:pPr>
      <w:del w:id="352" w:author="JTT" w:date="2015-02-17T07:28:00Z">
        <w:r w:rsidRPr="00BA3791" w:rsidDel="0034058D">
          <w:delText>Francis, R., 1988. Maximum likelihood estimation of growth and growth variability from tagging data. N. Z. J. Mar. Freshw. Res. 22, 43–51.</w:delText>
        </w:r>
      </w:del>
    </w:p>
    <w:p w14:paraId="6D43582B" w14:textId="657F5D39" w:rsidR="005756B6" w:rsidRPr="00BA3791" w:rsidDel="0034058D" w:rsidRDefault="005756B6" w:rsidP="00BA3791">
      <w:pPr>
        <w:pStyle w:val="Bibliography"/>
        <w:rPr>
          <w:del w:id="353" w:author="JTT" w:date="2015-02-17T07:28:00Z"/>
        </w:rPr>
      </w:pPr>
      <w:del w:id="354" w:author="JTT" w:date="2015-02-17T07:28:00Z">
        <w:r w:rsidRPr="00BA3791" w:rsidDel="0034058D">
          <w:delText>Gelman, A., 2005. Analysis of variance—why it is more important than ever. Ann. Stat. 33, 1–53.</w:delText>
        </w:r>
      </w:del>
    </w:p>
    <w:p w14:paraId="4B9A67A6" w14:textId="3882DCA5" w:rsidR="005756B6" w:rsidRPr="00BA3791" w:rsidDel="0034058D" w:rsidRDefault="005756B6" w:rsidP="00BA3791">
      <w:pPr>
        <w:pStyle w:val="Bibliography"/>
        <w:rPr>
          <w:del w:id="355" w:author="JTT" w:date="2015-02-17T07:28:00Z"/>
        </w:rPr>
      </w:pPr>
      <w:del w:id="356" w:author="JTT" w:date="2015-02-17T07:28:00Z">
        <w:r w:rsidRPr="00BA3791" w:rsidDel="0034058D">
          <w:delText>Gertseva, V.V., Cope, J.M., Matson, S.E., 2010. Growth variability in the splitnose rockfish Sebastes diploproa of the northeast Pacific Ocean: pattern revisited. Mar. Ecol. Prog. Ser. 413, 125–136.</w:delText>
        </w:r>
      </w:del>
    </w:p>
    <w:p w14:paraId="7D873939" w14:textId="17E79813" w:rsidR="005756B6" w:rsidRPr="00BA3791" w:rsidDel="0034058D" w:rsidRDefault="005756B6" w:rsidP="00BA3791">
      <w:pPr>
        <w:pStyle w:val="Bibliography"/>
        <w:rPr>
          <w:del w:id="357" w:author="JTT" w:date="2015-02-17T07:28:00Z"/>
        </w:rPr>
      </w:pPr>
      <w:del w:id="358" w:author="JTT" w:date="2015-02-17T07:28:00Z">
        <w:r w:rsidRPr="00BA3791" w:rsidDel="0034058D">
          <w:delText>Hordyk, A.R., Loneragan, N.R., Prince, J.D., 2015. An evaluation of an iterative harvest strategy for data-poor fisheries using the length-based spawning potential ratio assessment methodology. Fish. Res. doi:10.1016/j.fishres.2014.12.018</w:delText>
        </w:r>
      </w:del>
    </w:p>
    <w:p w14:paraId="47AB2B74" w14:textId="6789040B" w:rsidR="005756B6" w:rsidRPr="00BA3791" w:rsidDel="0034058D" w:rsidRDefault="005756B6" w:rsidP="00BA3791">
      <w:pPr>
        <w:pStyle w:val="Bibliography"/>
        <w:rPr>
          <w:del w:id="359" w:author="JTT" w:date="2015-02-17T07:28:00Z"/>
        </w:rPr>
      </w:pPr>
      <w:del w:id="360" w:author="JTT" w:date="2015-02-17T07:28:00Z">
        <w:r w:rsidRPr="00BA3791" w:rsidDel="0034058D">
          <w:delText>Kristensen, K., 2014. General random effect model builder tool inspired by ADMB.</w:delText>
        </w:r>
      </w:del>
    </w:p>
    <w:p w14:paraId="0CAEE2C7" w14:textId="0A5F2A88" w:rsidR="005756B6" w:rsidRPr="00BA3791" w:rsidDel="0034058D" w:rsidRDefault="005756B6" w:rsidP="00BA3791">
      <w:pPr>
        <w:pStyle w:val="Bibliography"/>
        <w:rPr>
          <w:del w:id="361" w:author="JTT" w:date="2015-02-17T07:28:00Z"/>
        </w:rPr>
      </w:pPr>
      <w:del w:id="362" w:author="JTT" w:date="2015-02-17T07:28:00Z">
        <w:r w:rsidRPr="00BA3791" w:rsidDel="0034058D">
          <w:delText>Kristensen, K., Nielsen, A., Berg, C.W., Skaug, H.J., In press. Template Model Builder TMB. J. Stat. Softw.</w:delText>
        </w:r>
      </w:del>
    </w:p>
    <w:p w14:paraId="2C3E9368" w14:textId="7D8212D7" w:rsidR="005756B6" w:rsidRPr="00BA3791" w:rsidDel="0034058D" w:rsidRDefault="005756B6" w:rsidP="00BA3791">
      <w:pPr>
        <w:pStyle w:val="Bibliography"/>
        <w:rPr>
          <w:del w:id="363" w:author="JTT" w:date="2015-02-17T07:28:00Z"/>
        </w:rPr>
      </w:pPr>
      <w:del w:id="364" w:author="JTT" w:date="2015-02-17T07:28:00Z">
        <w:r w:rsidRPr="00BA3791" w:rsidDel="0034058D">
          <w:delText>Larsen, D.P., Kincaid, T.M., Jacobs, S.E., Urquhart, N.S., 2001. Designs for Evaluating Local and Regional Scale Trends. BioScience 51, 1069–1078. doi:10.1641/0006-3568(2001)051[1069:DFELAR]2.0.CO;2</w:delText>
        </w:r>
      </w:del>
    </w:p>
    <w:p w14:paraId="77A9CF93" w14:textId="37FD4820" w:rsidR="005756B6" w:rsidRPr="00BA3791" w:rsidDel="0034058D" w:rsidRDefault="005756B6" w:rsidP="00BA3791">
      <w:pPr>
        <w:pStyle w:val="Bibliography"/>
        <w:rPr>
          <w:del w:id="365" w:author="JTT" w:date="2015-02-17T07:28:00Z"/>
        </w:rPr>
      </w:pPr>
      <w:del w:id="366" w:author="JTT" w:date="2015-02-17T07:28:00Z">
        <w:r w:rsidRPr="00BA3791" w:rsidDel="0034058D">
          <w:delText>Punt, A.E., 2008. Refocusing stock assessment in support of policy evaluation, in: Tsukamoto, K., Kawamura, T., Takeuchi, T., Beard, T.D., Kaiser, M.J. (Eds.), Fisheries for Global Welfare and Environment. TerraPub, Tokyo, pp. 139–152.</w:delText>
        </w:r>
      </w:del>
    </w:p>
    <w:p w14:paraId="488D2F97" w14:textId="5AC95C20" w:rsidR="005756B6" w:rsidRPr="00BA3791" w:rsidDel="0034058D" w:rsidRDefault="005756B6" w:rsidP="00BA3791">
      <w:pPr>
        <w:pStyle w:val="Bibliography"/>
        <w:rPr>
          <w:del w:id="367" w:author="JTT" w:date="2015-02-17T07:28:00Z"/>
        </w:rPr>
      </w:pPr>
      <w:del w:id="368" w:author="JTT" w:date="2015-02-17T07:28:00Z">
        <w:r w:rsidRPr="00BA3791" w:rsidDel="0034058D">
          <w:delText>Punt, A.E., Haddon, M., McGarvey, R., In review. Estimating Growth within size-structured fishery stock assessments: What is the state of the art and what does the future look like?</w:delText>
        </w:r>
      </w:del>
    </w:p>
    <w:p w14:paraId="6B6790FD" w14:textId="23361D79" w:rsidR="005756B6" w:rsidRPr="00BA3791" w:rsidDel="0034058D" w:rsidRDefault="005756B6" w:rsidP="00BA3791">
      <w:pPr>
        <w:pStyle w:val="Bibliography"/>
        <w:rPr>
          <w:del w:id="369" w:author="JTT" w:date="2015-02-17T07:28:00Z"/>
        </w:rPr>
      </w:pPr>
      <w:del w:id="370" w:author="JTT" w:date="2015-02-17T07:28:00Z">
        <w:r w:rsidRPr="00BA3791" w:rsidDel="0034058D">
          <w:delText>R Core Development Team, 2013. R: A Language and Environment for Statistical Computing. R Foundation for Statistical Computing, Vienna, Austria.</w:delText>
        </w:r>
      </w:del>
    </w:p>
    <w:p w14:paraId="7F3231A4" w14:textId="6F2B30B1" w:rsidR="005756B6" w:rsidRPr="00BA3791" w:rsidDel="0034058D" w:rsidRDefault="005756B6" w:rsidP="00BA3791">
      <w:pPr>
        <w:pStyle w:val="Bibliography"/>
        <w:rPr>
          <w:del w:id="371" w:author="JTT" w:date="2015-02-17T07:28:00Z"/>
        </w:rPr>
      </w:pPr>
      <w:del w:id="372" w:author="JTT" w:date="2015-02-17T07:28:00Z">
        <w:r w:rsidRPr="00BA3791" w:rsidDel="0034058D">
          <w:delText>Sainsbury, K.J., 1980. Effect of individual variability on the von Bertalanffy growth equation. Can. J. Fish. Aquat. Sci. 37, 241–247.</w:delText>
        </w:r>
      </w:del>
    </w:p>
    <w:p w14:paraId="43A76AF9" w14:textId="5045B55E" w:rsidR="005756B6" w:rsidRPr="00BA3791" w:rsidDel="0034058D" w:rsidRDefault="005756B6" w:rsidP="00BA3791">
      <w:pPr>
        <w:pStyle w:val="Bibliography"/>
        <w:rPr>
          <w:del w:id="373" w:author="JTT" w:date="2015-02-17T07:28:00Z"/>
        </w:rPr>
      </w:pPr>
      <w:del w:id="374" w:author="JTT" w:date="2015-02-17T07:28:00Z">
        <w:r w:rsidRPr="00BA3791" w:rsidDel="0034058D">
          <w:delText>Sainsbury, K.J., Punt, A.E., Smith, A.D.., 2000. Design of operational management strategies for achieving fishery ecosystem objectives. ICES J. Mar. Sci. J. Cons. 57, 731–741.</w:delText>
        </w:r>
      </w:del>
    </w:p>
    <w:p w14:paraId="08BF98D2" w14:textId="4D1E8ED2" w:rsidR="005756B6" w:rsidRPr="00BA3791" w:rsidDel="0034058D" w:rsidRDefault="005756B6" w:rsidP="00BA3791">
      <w:pPr>
        <w:pStyle w:val="Bibliography"/>
        <w:rPr>
          <w:del w:id="375" w:author="JTT" w:date="2015-02-17T07:28:00Z"/>
        </w:rPr>
      </w:pPr>
      <w:del w:id="376" w:author="JTT" w:date="2015-02-17T07:28:00Z">
        <w:r w:rsidRPr="00BA3791" w:rsidDel="0034058D">
          <w:delText>Santos, J., Groeneveld, J.C., 2015. Accounting for tag-induced growth retardation in spiny lobsters using censoring and modelling approaches. Fish. Res. 161, 166–173. doi:10.1016/j.fishres.2014.07.008</w:delText>
        </w:r>
      </w:del>
    </w:p>
    <w:p w14:paraId="395652E8" w14:textId="5E1C9237" w:rsidR="005756B6" w:rsidRPr="00BA3791" w:rsidDel="0034058D" w:rsidRDefault="005756B6" w:rsidP="00BA3791">
      <w:pPr>
        <w:pStyle w:val="Bibliography"/>
        <w:rPr>
          <w:del w:id="377" w:author="JTT" w:date="2015-02-17T07:28:00Z"/>
        </w:rPr>
      </w:pPr>
      <w:del w:id="378" w:author="JTT" w:date="2015-02-17T07:28:00Z">
        <w:r w:rsidRPr="00BA3791" w:rsidDel="0034058D">
          <w:delText>Shelton, A.O., Satterthwaite, W.H., Beakes, M.P., Munch, S.B., Sogard, S.M., Mangel, M., 2013. Separating intrinsic and environmental contributions to growth and their population consequences. Am. Nat. 181, 799–814.</w:delText>
        </w:r>
      </w:del>
    </w:p>
    <w:p w14:paraId="3FB764F9" w14:textId="11C397E9" w:rsidR="005756B6" w:rsidRPr="00BA3791" w:rsidDel="0034058D" w:rsidRDefault="005756B6" w:rsidP="00BA3791">
      <w:pPr>
        <w:pStyle w:val="Bibliography"/>
        <w:rPr>
          <w:del w:id="379" w:author="JTT" w:date="2015-02-17T07:28:00Z"/>
        </w:rPr>
      </w:pPr>
      <w:del w:id="380" w:author="JTT" w:date="2015-02-17T07:28:00Z">
        <w:r w:rsidRPr="00BA3791" w:rsidDel="0034058D">
          <w:delText>Shelton, A.O., Thorson, J.T., Ward, E.J., Feist, B.E., 2014. Spatial semiparametric models improve estimates of species abundance and distribution. Can. J. Fish. Aquat. Sci. 71, 1655–1666. doi:10.1139/cjfas-2013-0508</w:delText>
        </w:r>
      </w:del>
    </w:p>
    <w:p w14:paraId="79A9845D" w14:textId="2990EFA6" w:rsidR="005756B6" w:rsidRPr="00BA3791" w:rsidDel="0034058D" w:rsidRDefault="005756B6" w:rsidP="00BA3791">
      <w:pPr>
        <w:pStyle w:val="Bibliography"/>
        <w:rPr>
          <w:del w:id="381" w:author="JTT" w:date="2015-02-17T07:28:00Z"/>
        </w:rPr>
      </w:pPr>
      <w:del w:id="382" w:author="JTT" w:date="2015-02-17T07:28:00Z">
        <w:r w:rsidRPr="00BA3791" w:rsidDel="0034058D">
          <w:delText>Stawitz, C.C., Essington, T.E., Branch, T.A., Haltuch, M.A., Hollowed, A.B., Spencer, P.D., In review. A state-space approach for measuring growth variation and application to North Pacific groundfish.</w:delText>
        </w:r>
      </w:del>
    </w:p>
    <w:p w14:paraId="7747D0CE" w14:textId="023A9D4E" w:rsidR="005756B6" w:rsidRPr="00BA3791" w:rsidDel="0034058D" w:rsidRDefault="005756B6" w:rsidP="00BA3791">
      <w:pPr>
        <w:pStyle w:val="Bibliography"/>
        <w:rPr>
          <w:del w:id="383" w:author="JTT" w:date="2015-02-17T07:28:00Z"/>
        </w:rPr>
      </w:pPr>
      <w:del w:id="384" w:author="JTT" w:date="2015-02-17T07:28:00Z">
        <w:r w:rsidRPr="00BA3791" w:rsidDel="0034058D">
          <w:delText>Taylor, I.G., Methot, R.D., 2013. Hiding or dead? A computationally efficient model of selective fisheries mortality. Fish. Res. 142, 75–85.</w:delText>
        </w:r>
      </w:del>
    </w:p>
    <w:p w14:paraId="192253C4" w14:textId="4B789B1A" w:rsidR="005756B6" w:rsidRPr="00BA3791" w:rsidDel="0034058D" w:rsidRDefault="005756B6" w:rsidP="00BA3791">
      <w:pPr>
        <w:pStyle w:val="Bibliography"/>
        <w:rPr>
          <w:del w:id="385" w:author="JTT" w:date="2015-02-17T07:28:00Z"/>
        </w:rPr>
      </w:pPr>
      <w:del w:id="386" w:author="JTT" w:date="2015-02-17T07:28:00Z">
        <w:r w:rsidRPr="00BA3791" w:rsidDel="0034058D">
          <w:delText>Thorson, J.T., In press. Spatio-temporal variation in fish condition is not consistently explained by density, temperature, or season for Northeast Pacific groundfishes.</w:delText>
        </w:r>
      </w:del>
    </w:p>
    <w:p w14:paraId="54F45374" w14:textId="59BEAF10" w:rsidR="005756B6" w:rsidRPr="00BA3791" w:rsidDel="0034058D" w:rsidRDefault="005756B6" w:rsidP="00BA3791">
      <w:pPr>
        <w:pStyle w:val="Bibliography"/>
        <w:rPr>
          <w:del w:id="387" w:author="JTT" w:date="2015-02-17T07:28:00Z"/>
        </w:rPr>
      </w:pPr>
      <w:del w:id="388" w:author="JTT" w:date="2015-02-17T07:28:00Z">
        <w:r w:rsidRPr="00BA3791" w:rsidDel="0034058D">
          <w:delText>Thorson, J.T., Minte-Vera, C., In press. Relative magnitude of cohort, age, and year effects on size at age of exploited marine fishes. Fish. Res.</w:delText>
        </w:r>
      </w:del>
    </w:p>
    <w:p w14:paraId="3C326D65" w14:textId="0577D9DD" w:rsidR="005756B6" w:rsidRPr="00BA3791" w:rsidDel="0034058D" w:rsidRDefault="005756B6" w:rsidP="00BA3791">
      <w:pPr>
        <w:pStyle w:val="Bibliography"/>
        <w:rPr>
          <w:del w:id="389" w:author="JTT" w:date="2015-02-17T07:28:00Z"/>
        </w:rPr>
      </w:pPr>
      <w:del w:id="390" w:author="JTT" w:date="2015-02-17T07:28:00Z">
        <w:r w:rsidRPr="00BA3791" w:rsidDel="0034058D">
          <w:delText>Thorson, J.T., Minto, C., In press. Mixed effects: a unifying framework for modelling in aquatic ecology. ICES J. Mar. Sci.</w:delText>
        </w:r>
      </w:del>
    </w:p>
    <w:p w14:paraId="759B96E0" w14:textId="78E8E8D1" w:rsidR="005756B6" w:rsidRPr="00BA3791" w:rsidDel="0034058D" w:rsidRDefault="005756B6" w:rsidP="00BA3791">
      <w:pPr>
        <w:pStyle w:val="Bibliography"/>
        <w:rPr>
          <w:del w:id="391" w:author="JTT" w:date="2015-02-17T07:28:00Z"/>
        </w:rPr>
      </w:pPr>
      <w:del w:id="392" w:author="JTT" w:date="2015-02-17T07:28:00Z">
        <w:r w:rsidRPr="00BA3791" w:rsidDel="0034058D">
          <w:delText>Thorson, J.T., Skaug, H., Kristensen, K., Shelton, A.O., Ward, E.J., Harms, J., Benante, J., In press. The importance of spatial models for estimating the strength of density dependence. Ecology. doi:http://dx.doi.org/10.1890/14-0739.1</w:delText>
        </w:r>
      </w:del>
    </w:p>
    <w:p w14:paraId="6CF811BF" w14:textId="5A2E4215" w:rsidR="005756B6" w:rsidRPr="00BA3791" w:rsidDel="0034058D" w:rsidRDefault="005756B6" w:rsidP="00BA3791">
      <w:pPr>
        <w:pStyle w:val="Bibliography"/>
        <w:rPr>
          <w:del w:id="393" w:author="JTT" w:date="2015-02-17T07:28:00Z"/>
        </w:rPr>
      </w:pPr>
      <w:del w:id="394" w:author="JTT" w:date="2015-02-17T07:28:00Z">
        <w:r w:rsidRPr="00BA3791" w:rsidDel="0034058D">
          <w:delText>Vincenzi, S., Mangel, M., Crivelli, A.J., Munch, S., Skaug, H.J., 2014. Determining Individual Variation in Growth and Its Implication for Life-History and Population Processes Using the Empirical Bayes Method. PLoS Comput Biol 10, e1003828. doi:10.1371/journal.pcbi.1003828</w:delText>
        </w:r>
      </w:del>
    </w:p>
    <w:p w14:paraId="03CDCEB1" w14:textId="5725C540" w:rsidR="005756B6" w:rsidRPr="00BA3791" w:rsidDel="0034058D" w:rsidRDefault="005756B6" w:rsidP="00BA3791">
      <w:pPr>
        <w:pStyle w:val="Bibliography"/>
        <w:rPr>
          <w:del w:id="395" w:author="JTT" w:date="2015-02-17T07:28:00Z"/>
        </w:rPr>
      </w:pPr>
      <w:del w:id="396" w:author="JTT" w:date="2015-02-17T07:28:00Z">
        <w:r w:rsidRPr="00BA3791" w:rsidDel="0034058D">
          <w:delText>Xiao, Y., 1994. Growth Models with Corrections for the Retardative Effects of Tagging. Can. J. Fish. Aquat. Sci. 51, 263–267. doi:10.1139/f94-027</w:delText>
        </w:r>
      </w:del>
    </w:p>
    <w:p w14:paraId="28966ECE" w14:textId="69D51F3D" w:rsidR="00A94EC6" w:rsidRPr="0089043B" w:rsidRDefault="00AB2A7D" w:rsidP="00BA3791">
      <w:pPr>
        <w:pStyle w:val="Bibliography"/>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fldChar w:fldCharType="end"/>
      </w:r>
    </w:p>
    <w:p w14:paraId="274A2D50" w14:textId="1A9A3F90" w:rsidR="00883C74" w:rsidRPr="00883C74" w:rsidRDefault="00883C74" w:rsidP="00883C74">
      <w:pPr>
        <w:pStyle w:val="Caption"/>
        <w:keepNext/>
        <w:rPr>
          <w:i w:val="0"/>
          <w:color w:val="auto"/>
          <w:sz w:val="24"/>
          <w:szCs w:val="24"/>
        </w:rPr>
      </w:pPr>
      <w:bookmarkStart w:id="397"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397"/>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34058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398"/>
            <w:r w:rsidRPr="00B17755">
              <w:rPr>
                <w:rFonts w:ascii="Times New Roman" w:hAnsi="Times New Roman" w:cs="Times New Roman"/>
                <w:sz w:val="24"/>
                <w:szCs w:val="24"/>
                <w:highlight w:val="yellow"/>
              </w:rPr>
              <w:t>?</w:t>
            </w:r>
            <w:commentRangeEnd w:id="398"/>
            <w:r>
              <w:rPr>
                <w:rStyle w:val="CommentReference"/>
              </w:rPr>
              <w:commentReference w:id="398"/>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34058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34058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34058D"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399" w:name="_Ref410907158"/>
      <w:bookmarkStart w:id="400" w:name="_Ref411934157"/>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399"/>
      <w:bookmarkEnd w:id="400"/>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401"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401"/>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402" w:name="_Ref410371769"/>
      <w:r>
        <w:rPr>
          <w:i/>
          <w:sz w:val="24"/>
          <w:szCs w:val="24"/>
        </w:rPr>
        <w:br w:type="page"/>
      </w:r>
    </w:p>
    <w:p w14:paraId="5120D52E" w14:textId="43A532C6" w:rsidR="00C355E0" w:rsidRPr="00DB6525" w:rsidRDefault="00C355E0" w:rsidP="00C355E0">
      <w:pPr>
        <w:pStyle w:val="Caption"/>
        <w:keepNext/>
        <w:rPr>
          <w:i w:val="0"/>
          <w:color w:val="auto"/>
          <w:sz w:val="24"/>
          <w:szCs w:val="24"/>
        </w:rPr>
      </w:pPr>
      <w:bookmarkStart w:id="403" w:name="_Ref411934431"/>
      <w:commentRangeStart w:id="404"/>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403"/>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E87996">
        <w:rPr>
          <w:rFonts w:ascii="Times New Roman" w:hAnsi="Times New Roman" w:cs="Times New Roman"/>
          <w:b/>
          <w:color w:val="auto"/>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Akaike Information Criterion</w:t>
      </w:r>
      <w:r w:rsidR="00526985">
        <w:rPr>
          <w:i w:val="0"/>
          <w:color w:val="auto"/>
          <w:sz w:val="24"/>
          <w:szCs w:val="24"/>
        </w:rPr>
        <w:t xml:space="preserve"> between the current model and the model without any random-effects</w:t>
      </w:r>
      <w:r>
        <w:rPr>
          <w:i w:val="0"/>
          <w:color w:val="auto"/>
          <w:sz w:val="24"/>
          <w:szCs w:val="24"/>
        </w:rPr>
        <w:t>. Values marked with an asterisks (</w:t>
      </w:r>
      <w:r w:rsidRPr="002804A5">
        <w:rPr>
          <w:i w:val="0"/>
          <w:color w:val="auto"/>
          <w:sz w:val="24"/>
          <w:szCs w:val="24"/>
          <w:vertAlign w:val="superscript"/>
        </w:rPr>
        <w:t>*</w:t>
      </w:r>
      <w:r>
        <w:rPr>
          <w:i w:val="0"/>
          <w:color w:val="auto"/>
          <w:sz w:val="24"/>
          <w:szCs w:val="24"/>
        </w:rPr>
        <w:t>) are hitting the lower bound.</w:t>
      </w:r>
      <w:commentRangeEnd w:id="404"/>
      <w:r w:rsidR="00FF5667">
        <w:rPr>
          <w:rStyle w:val="CommentReference"/>
          <w:i w:val="0"/>
          <w:iCs w:val="0"/>
          <w:color w:val="auto"/>
        </w:rPr>
        <w:commentReference w:id="404"/>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BDC4EE0"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12F4AFC7" w14:textId="435BF048"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43D90C7C"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36BF585B"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402"/>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405" w:name="_Ref410371170"/>
      <w:bookmarkStart w:id="406"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405"/>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406"/>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407"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407"/>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toothfish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w:commentRangeStart w:id="408"/>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w:commentRangeEnd w:id="408"/>
        <m:r>
          <m:rPr>
            <m:sty m:val="p"/>
          </m:rPr>
          <w:rPr>
            <w:rStyle w:val="CommentReference"/>
            <w:i w:val="0"/>
            <w:iCs w:val="0"/>
            <w:color w:val="auto"/>
          </w:rPr>
          <w:commentReference w:id="408"/>
        </m:r>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409"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409"/>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toothfish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410"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410"/>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40441C79" w14:textId="77777777" w:rsidR="003C64A7" w:rsidRPr="003C64A7" w:rsidRDefault="003C64A7" w:rsidP="003C64A7"/>
    <w:p w14:paraId="4C2ADBB4" w14:textId="77777777" w:rsidR="00995B95" w:rsidRDefault="00995B95" w:rsidP="00995B95">
      <w:pPr>
        <w:keepNext/>
        <w:spacing w:line="480" w:lineRule="auto"/>
      </w:pPr>
      <w:commentRangeStart w:id="411"/>
      <w:r>
        <w:rPr>
          <w:rFonts w:ascii="Times New Roman" w:hAnsi="Times New Roman" w:cs="Times New Roman"/>
          <w:noProof/>
          <w:sz w:val="24"/>
          <w:szCs w:val="24"/>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commentRangeEnd w:id="411"/>
      <w:r w:rsidR="00017955">
        <w:rPr>
          <w:rStyle w:val="CommentReference"/>
        </w:rPr>
        <w:commentReference w:id="411"/>
      </w:r>
    </w:p>
    <w:p w14:paraId="2A126744" w14:textId="09CA6155" w:rsidR="00995B95" w:rsidRPr="00995B95" w:rsidRDefault="00995B95" w:rsidP="00995B95">
      <w:pPr>
        <w:pStyle w:val="Caption"/>
        <w:rPr>
          <w:rFonts w:ascii="Times New Roman" w:hAnsi="Times New Roman" w:cs="Times New Roman"/>
          <w:i w:val="0"/>
          <w:color w:val="auto"/>
          <w:sz w:val="24"/>
          <w:szCs w:val="24"/>
        </w:rPr>
      </w:pPr>
      <w:bookmarkStart w:id="412"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5</w:t>
      </w:r>
      <w:r w:rsidRPr="00995B95">
        <w:rPr>
          <w:i w:val="0"/>
          <w:color w:val="auto"/>
          <w:sz w:val="24"/>
          <w:szCs w:val="24"/>
        </w:rPr>
        <w:fldChar w:fldCharType="end"/>
      </w:r>
      <w:bookmarkEnd w:id="412"/>
      <w:r w:rsidRPr="00995B95">
        <w:rPr>
          <w:i w:val="0"/>
          <w:color w:val="auto"/>
          <w:sz w:val="24"/>
          <w:szCs w:val="24"/>
        </w:rPr>
        <w:t xml:space="preserve">: </w:t>
      </w:r>
      <w:r w:rsidR="00167406">
        <w:rPr>
          <w:i w:val="0"/>
          <w:color w:val="auto"/>
          <w:sz w:val="24"/>
          <w:szCs w:val="24"/>
        </w:rPr>
        <w:t>Transient</w:t>
      </w:r>
      <w:r w:rsidR="00935AEE">
        <w:rPr>
          <w:i w:val="0"/>
          <w:color w:val="auto"/>
          <w:sz w:val="24"/>
          <w:szCs w:val="24"/>
        </w:rPr>
        <w:t xml:space="preserve">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toothfish</w:t>
      </w:r>
      <w:r w:rsidR="00FC3F7F">
        <w:rPr>
          <w:i w:val="0"/>
          <w:color w:val="auto"/>
          <w:sz w:val="24"/>
          <w:szCs w:val="24"/>
        </w:rPr>
        <w:t xml:space="preserve"> at tagging and recapture</w:t>
      </w:r>
      <w:r w:rsidR="00935AEE">
        <w:rPr>
          <w:i w:val="0"/>
          <w:color w:val="auto"/>
          <w:sz w:val="24"/>
          <w:szCs w:val="24"/>
        </w:rPr>
        <w:t xml:space="preserve"> using the model with </w:t>
      </w:r>
      <w:r w:rsidR="00167406">
        <w:rPr>
          <w:i w:val="0"/>
          <w:color w:val="auto"/>
          <w:sz w:val="24"/>
          <w:szCs w:val="24"/>
        </w:rPr>
        <w:t>transient variation in growth</w:t>
      </w:r>
      <w:r w:rsidR="00935AEE"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167406">
        <w:rPr>
          <w:i w:val="0"/>
          <w:color w:val="000000" w:themeColor="text1"/>
          <w:sz w:val="24"/>
          <w:szCs w:val="24"/>
        </w:rPr>
        <w:t xml:space="preserve"> only</w:t>
      </w:r>
      <w:r w:rsidR="00935AEE" w:rsidRPr="00B848D8">
        <w:rPr>
          <w:i w:val="0"/>
          <w:color w:val="000000" w:themeColor="text1"/>
          <w:sz w:val="24"/>
          <w:szCs w:val="24"/>
        </w:rPr>
        <w:t>)</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413" w:name="_Ref410630945"/>
      <w:commentRangeStart w:id="414"/>
      <w:commentRangeStart w:id="41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F1879">
        <w:rPr>
          <w:i w:val="0"/>
          <w:noProof/>
          <w:color w:val="auto"/>
          <w:sz w:val="24"/>
          <w:szCs w:val="24"/>
        </w:rPr>
        <w:t>6</w:t>
      </w:r>
      <w:r w:rsidRPr="00190689">
        <w:rPr>
          <w:i w:val="0"/>
          <w:color w:val="auto"/>
          <w:sz w:val="24"/>
          <w:szCs w:val="24"/>
        </w:rPr>
        <w:fldChar w:fldCharType="end"/>
      </w:r>
      <w:bookmarkEnd w:id="413"/>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pdH)</w:t>
      </w:r>
      <w:r w:rsidR="00E37AF2">
        <w:rPr>
          <w:i w:val="0"/>
          <w:color w:val="000000" w:themeColor="text1"/>
          <w:sz w:val="24"/>
          <w:szCs w:val="24"/>
        </w:rPr>
        <w:t xml:space="preserve"> are given in the top right of each panel.</w:t>
      </w:r>
      <w:commentRangeEnd w:id="414"/>
      <w:r w:rsidR="00437753">
        <w:rPr>
          <w:rStyle w:val="CommentReference"/>
          <w:i w:val="0"/>
          <w:iCs w:val="0"/>
          <w:color w:val="auto"/>
        </w:rPr>
        <w:commentReference w:id="414"/>
      </w:r>
      <w:commentRangeEnd w:id="415"/>
      <w:r w:rsidR="00E87996">
        <w:rPr>
          <w:rStyle w:val="CommentReference"/>
          <w:i w:val="0"/>
          <w:iCs w:val="0"/>
          <w:color w:val="auto"/>
        </w:rPr>
        <w:commentReference w:id="415"/>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416"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F1879">
        <w:rPr>
          <w:i w:val="0"/>
          <w:noProof/>
          <w:color w:val="000000" w:themeColor="text1"/>
          <w:sz w:val="24"/>
          <w:szCs w:val="24"/>
        </w:rPr>
        <w:t>7</w:t>
      </w:r>
      <w:r w:rsidRPr="00D66CFF">
        <w:rPr>
          <w:i w:val="0"/>
          <w:color w:val="000000" w:themeColor="text1"/>
          <w:sz w:val="24"/>
          <w:szCs w:val="24"/>
        </w:rPr>
        <w:fldChar w:fldCharType="end"/>
      </w:r>
      <w:bookmarkEnd w:id="416"/>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417"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F1879">
        <w:rPr>
          <w:i w:val="0"/>
          <w:noProof/>
          <w:color w:val="000000" w:themeColor="text1"/>
          <w:sz w:val="24"/>
        </w:rPr>
        <w:t>8</w:t>
      </w:r>
      <w:r w:rsidRPr="00A03423">
        <w:rPr>
          <w:i w:val="0"/>
          <w:color w:val="000000" w:themeColor="text1"/>
          <w:sz w:val="24"/>
        </w:rPr>
        <w:fldChar w:fldCharType="end"/>
      </w:r>
      <w:bookmarkEnd w:id="417"/>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s</w:t>
      </w:r>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418"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9</w:t>
      </w:r>
      <w:r w:rsidRPr="00EC4558">
        <w:rPr>
          <w:i w:val="0"/>
          <w:color w:val="000000" w:themeColor="text1"/>
          <w:sz w:val="24"/>
          <w:szCs w:val="24"/>
        </w:rPr>
        <w:fldChar w:fldCharType="end"/>
      </w:r>
      <w:bookmarkEnd w:id="418"/>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s</w:t>
      </w:r>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rPr>
        <w:lastRenderedPageBreak/>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419"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10</w:t>
      </w:r>
      <w:r w:rsidRPr="00EC4558">
        <w:rPr>
          <w:i w:val="0"/>
          <w:color w:val="000000" w:themeColor="text1"/>
          <w:sz w:val="24"/>
          <w:szCs w:val="24"/>
        </w:rPr>
        <w:fldChar w:fldCharType="end"/>
      </w:r>
      <w:bookmarkEnd w:id="419"/>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JTT" w:date="2015-02-17T07:55:00Z" w:initials="JT">
    <w:p w14:paraId="68FF8B1D" w14:textId="0FDDA8BA" w:rsidR="0034058D" w:rsidRDefault="0034058D">
      <w:pPr>
        <w:pStyle w:val="CommentText"/>
      </w:pPr>
      <w:r>
        <w:rPr>
          <w:rStyle w:val="CommentReference"/>
        </w:rPr>
        <w:annotationRef/>
      </w:r>
      <w:r>
        <w:t>Cutting its length to closer to 85 (let’s say, less than 150)</w:t>
      </w:r>
    </w:p>
  </w:comment>
  <w:comment w:id="30" w:author="JTT" w:date="2015-02-17T07:55:00Z" w:initials="JT">
    <w:p w14:paraId="3A7A3C6B" w14:textId="77777777" w:rsidR="00BA3791" w:rsidRPr="00BA3791" w:rsidRDefault="00BA3791" w:rsidP="00BA3791">
      <w:pPr>
        <w:pStyle w:val="Bibliography"/>
        <w:rPr>
          <w:rFonts w:ascii="Times New Roman" w:eastAsia="Calibri" w:hAnsi="Times New Roman" w:cs="Times New Roman"/>
          <w:sz w:val="24"/>
        </w:rPr>
      </w:pPr>
      <w:r>
        <w:rPr>
          <w:rStyle w:val="CommentReference"/>
        </w:rPr>
        <w:annotationRef/>
      </w:r>
      <w:r w:rsidRPr="00BA3791">
        <w:rPr>
          <w:rFonts w:ascii="Times New Roman" w:eastAsia="Calibri" w:hAnsi="Times New Roman" w:cs="Times New Roman"/>
          <w:sz w:val="24"/>
        </w:rPr>
        <w:t>Wolf, M., Weissing, F.J., 2012. Animal personalities: consequences for ecology and evolution. Trends Ecol. Evol. 27, 452–461. doi:10.1016/j.tree.2012.05.001</w:t>
      </w:r>
    </w:p>
    <w:p w14:paraId="7F27178E" w14:textId="19BFA1E4" w:rsidR="00BA3791" w:rsidRDefault="00BA3791">
      <w:pPr>
        <w:pStyle w:val="CommentText"/>
      </w:pPr>
    </w:p>
  </w:comment>
  <w:comment w:id="33" w:author="JTT" w:date="2015-02-17T07:55:00Z" w:initials="JT">
    <w:p w14:paraId="0848890E" w14:textId="77777777" w:rsidR="00BA3791" w:rsidRPr="00BA3791" w:rsidRDefault="00BA3791" w:rsidP="00BA3791">
      <w:pPr>
        <w:pStyle w:val="Bibliography"/>
        <w:rPr>
          <w:rFonts w:ascii="Times New Roman" w:eastAsia="Calibri" w:hAnsi="Times New Roman" w:cs="Times New Roman"/>
          <w:sz w:val="24"/>
        </w:rPr>
      </w:pPr>
      <w:r>
        <w:rPr>
          <w:rStyle w:val="CommentReference"/>
        </w:rPr>
        <w:annotationRef/>
      </w:r>
      <w:r w:rsidRPr="00BA3791">
        <w:rPr>
          <w:rFonts w:ascii="Times New Roman" w:eastAsia="Calibri" w:hAnsi="Times New Roman" w:cs="Times New Roman"/>
          <w:sz w:val="24"/>
        </w:rPr>
        <w:t>Biro, P.A., Post, J.R., 2008. Rapid depletion of genotypes with fast growth and bold personality traits from harvested fish populations. Proc. Natl. Acad. Sci. 105, 2919–2922. doi:10.1073/pnas.0708159105</w:t>
      </w:r>
    </w:p>
    <w:p w14:paraId="36760AAB" w14:textId="69840F25" w:rsidR="00BA3791" w:rsidRDefault="00BA3791">
      <w:pPr>
        <w:pStyle w:val="CommentText"/>
      </w:pPr>
    </w:p>
  </w:comment>
  <w:comment w:id="49" w:author="JTT" w:date="2015-02-17T07:55:00Z" w:initials="JT">
    <w:p w14:paraId="39A4C379" w14:textId="77777777" w:rsidR="001D702B" w:rsidRPr="001D702B" w:rsidRDefault="001D702B" w:rsidP="001D702B">
      <w:pPr>
        <w:pStyle w:val="Bibliography"/>
        <w:rPr>
          <w:rFonts w:ascii="Times New Roman" w:eastAsia="Calibri" w:hAnsi="Times New Roman" w:cs="Times New Roman"/>
          <w:sz w:val="24"/>
        </w:rPr>
      </w:pPr>
      <w:r>
        <w:rPr>
          <w:rStyle w:val="CommentReference"/>
        </w:rPr>
        <w:annotationRef/>
      </w:r>
      <w:r w:rsidRPr="001D702B">
        <w:rPr>
          <w:rFonts w:ascii="Times New Roman" w:eastAsia="Calibri" w:hAnsi="Times New Roman" w:cs="Times New Roman"/>
          <w:sz w:val="24"/>
        </w:rPr>
        <w:t>Armstrong, J.B., Schindler, D.E., 2011. Excess digestive capacity in predators reflects a life of feast and famine. Nature 476, 84–87. doi:10.1038/nature10240</w:t>
      </w:r>
    </w:p>
    <w:p w14:paraId="188B88E6" w14:textId="3C0F95BA" w:rsidR="001D702B" w:rsidRDefault="001D702B">
      <w:pPr>
        <w:pStyle w:val="CommentText"/>
      </w:pPr>
    </w:p>
  </w:comment>
  <w:comment w:id="56" w:author="JTT" w:date="2015-02-17T07:55:00Z" w:initials="JT">
    <w:p w14:paraId="0BB09999" w14:textId="77777777" w:rsidR="001D702B" w:rsidRPr="001D702B" w:rsidRDefault="001D702B" w:rsidP="001D702B">
      <w:pPr>
        <w:pStyle w:val="Bibliography"/>
        <w:rPr>
          <w:rFonts w:ascii="Times New Roman" w:eastAsia="Calibri" w:hAnsi="Times New Roman" w:cs="Times New Roman"/>
          <w:sz w:val="24"/>
        </w:rPr>
      </w:pPr>
      <w:r>
        <w:rPr>
          <w:rStyle w:val="CommentReference"/>
        </w:rPr>
        <w:annotationRef/>
      </w:r>
      <w:r w:rsidRPr="001D702B">
        <w:rPr>
          <w:rFonts w:ascii="Times New Roman" w:eastAsia="Calibri" w:hAnsi="Times New Roman" w:cs="Times New Roman"/>
          <w:sz w:val="24"/>
        </w:rPr>
        <w:t>Jørgensen, C., Fiksen, Ø., 2006. State-dependent energy allocation in cod (Gadus morhua). Can. J. Fish. Aquat. Sci. 63, 186–199.</w:t>
      </w:r>
    </w:p>
    <w:p w14:paraId="3754F504" w14:textId="514866E1" w:rsidR="001D702B" w:rsidRDefault="001D702B">
      <w:pPr>
        <w:pStyle w:val="CommentText"/>
      </w:pPr>
    </w:p>
  </w:comment>
  <w:comment w:id="140" w:author="Darcy Webber" w:date="2015-02-17T07:55:00Z" w:initials="DW">
    <w:p w14:paraId="6782037D" w14:textId="5DD822B4" w:rsidR="0034058D" w:rsidRDefault="0034058D">
      <w:pPr>
        <w:pStyle w:val="CommentText"/>
      </w:pPr>
      <w:r>
        <w:rPr>
          <w:rStyle w:val="CommentReference"/>
        </w:rPr>
        <w:annotationRef/>
      </w:r>
      <w:r>
        <w:t>I was talking about figure 5 here, we need a sentence on fig. 5, I put it in below. Or do you want to delete this fig?</w:t>
      </w:r>
    </w:p>
  </w:comment>
  <w:comment w:id="141" w:author="JTT" w:date="2015-02-17T08:12:00Z" w:initials="JT">
    <w:p w14:paraId="316C6747" w14:textId="1C2414B2" w:rsidR="005C011F" w:rsidRDefault="005C011F">
      <w:pPr>
        <w:pStyle w:val="CommentText"/>
      </w:pPr>
      <w:r>
        <w:rPr>
          <w:rStyle w:val="CommentReference"/>
        </w:rPr>
        <w:annotationRef/>
      </w:r>
      <w:r>
        <w:t>Yeah, let’s delete Fig. 5 (unless you want to make an Appendix C which contains diagnostic plots for the selected model, I personally wouldn’t spend the time, but I don’t think Fig. 5 belongs in the main text, given that I don’t really know what to say about it of interest except that they seem  approx. normal.</w:t>
      </w:r>
    </w:p>
  </w:comment>
  <w:comment w:id="162" w:author="Darcy Webber" w:date="2015-02-17T07:55:00Z" w:initials="DW">
    <w:p w14:paraId="0648433F" w14:textId="154159AC" w:rsidR="0034058D" w:rsidRDefault="0034058D">
      <w:pPr>
        <w:pStyle w:val="CommentText"/>
      </w:pPr>
      <w:r>
        <w:rPr>
          <w:rStyle w:val="CommentReference"/>
        </w:rPr>
        <w:annotationRef/>
      </w:r>
      <w:r>
        <w:t>Should it?</w:t>
      </w:r>
    </w:p>
  </w:comment>
  <w:comment w:id="163" w:author="JTT" w:date="2015-02-17T08:14:00Z" w:initials="JT">
    <w:p w14:paraId="343F9944" w14:textId="0DC6BC75" w:rsidR="00FF5667" w:rsidRDefault="00FF5667">
      <w:pPr>
        <w:pStyle w:val="CommentText"/>
      </w:pPr>
      <w:r>
        <w:rPr>
          <w:rStyle w:val="CommentReference"/>
        </w:rPr>
        <w:annotationRef/>
      </w:r>
      <w:r>
        <w:t>sorry, I was confused about the ref to Fig. 5 before.  but I do think we should cut Fig. 5 (see above), so the point still stands</w:t>
      </w:r>
    </w:p>
  </w:comment>
  <w:comment w:id="164" w:author="darcy" w:date="2015-02-17T07:55:00Z" w:initials="d">
    <w:p w14:paraId="6D30B8EB" w14:textId="5292E921" w:rsidR="0034058D" w:rsidRDefault="0034058D">
      <w:pPr>
        <w:pStyle w:val="CommentText"/>
      </w:pPr>
      <w:r>
        <w:rPr>
          <w:rStyle w:val="CommentReference"/>
        </w:rPr>
        <w:annotationRef/>
      </w:r>
      <w:r>
        <w:t>For which scenario?</w:t>
      </w:r>
    </w:p>
  </w:comment>
  <w:comment w:id="165" w:author="JTT" w:date="2015-02-17T08:15:00Z" w:initials="JT">
    <w:p w14:paraId="1F423C03" w14:textId="7D7D9EF4" w:rsidR="00FF5667" w:rsidRDefault="00FF5667">
      <w:pPr>
        <w:pStyle w:val="CommentText"/>
      </w:pPr>
      <w:r>
        <w:rPr>
          <w:rStyle w:val="CommentReference"/>
        </w:rPr>
        <w:annotationRef/>
      </w:r>
      <w:r>
        <w:t>see clarification here re: scenario</w:t>
      </w:r>
    </w:p>
  </w:comment>
  <w:comment w:id="166" w:author="darcy" w:date="2015-02-17T07:55:00Z" w:initials="d">
    <w:p w14:paraId="1DF5F9A7" w14:textId="09CAF4DE" w:rsidR="0034058D" w:rsidRDefault="0034058D">
      <w:pPr>
        <w:pStyle w:val="CommentText"/>
      </w:pPr>
      <w:r>
        <w:rPr>
          <w:rStyle w:val="CommentReference"/>
        </w:rPr>
        <w:annotationRef/>
      </w:r>
      <w:r>
        <w:t>Which scenario?</w:t>
      </w:r>
    </w:p>
  </w:comment>
  <w:comment w:id="229" w:author="Darcy Webber" w:date="2015-02-17T07:55:00Z" w:initials="DW">
    <w:p w14:paraId="08DD4A5D" w14:textId="0153724E" w:rsidR="0034058D" w:rsidRDefault="0034058D">
      <w:pPr>
        <w:pStyle w:val="CommentText"/>
      </w:pPr>
      <w:r>
        <w:rPr>
          <w:rStyle w:val="CommentReference"/>
        </w:rPr>
        <w:annotationRef/>
      </w:r>
      <w:r>
        <w:t>Where’s this from?</w:t>
      </w:r>
    </w:p>
  </w:comment>
  <w:comment w:id="237" w:author="JTT" w:date="2015-02-17T08:33:00Z" w:initials="JT">
    <w:p w14:paraId="22939DF1" w14:textId="77777777" w:rsidR="00CA240E" w:rsidRPr="00CA240E" w:rsidRDefault="009969E2" w:rsidP="009969E2">
      <w:pPr>
        <w:pStyle w:val="Bibliography"/>
        <w:rPr>
          <w:rFonts w:ascii="Times New Roman" w:eastAsia="Calibri" w:hAnsi="Times New Roman" w:cs="Times New Roman"/>
          <w:sz w:val="24"/>
        </w:rPr>
      </w:pPr>
      <w:r>
        <w:rPr>
          <w:rStyle w:val="CommentReference"/>
        </w:rPr>
        <w:annotationRef/>
      </w:r>
      <w:r w:rsidR="00CA240E" w:rsidRPr="00CA240E">
        <w:rPr>
          <w:rFonts w:ascii="Times New Roman" w:eastAsia="Calibri" w:hAnsi="Times New Roman" w:cs="Times New Roman"/>
          <w:sz w:val="24"/>
        </w:rPr>
        <w:t>Taylor, I.G., Methot, R.D., 2013. Hiding or dead? A computationally efficient model of selective fisheries mortality. Fish. Res. 142, 75–85.</w:t>
      </w:r>
    </w:p>
    <w:p w14:paraId="141EDD2D" w14:textId="77777777" w:rsidR="009969E2" w:rsidRDefault="009969E2" w:rsidP="009969E2">
      <w:pPr>
        <w:pStyle w:val="CommentText"/>
      </w:pPr>
    </w:p>
  </w:comment>
  <w:comment w:id="398" w:author="darcy" w:date="2015-02-17T07:55:00Z" w:initials="d">
    <w:p w14:paraId="64062209" w14:textId="11A3E023" w:rsidR="0034058D" w:rsidRDefault="0034058D">
      <w:pPr>
        <w:pStyle w:val="CommentText"/>
      </w:pPr>
      <w:r>
        <w:rPr>
          <w:rStyle w:val="CommentReference"/>
        </w:rPr>
        <w:annotationRef/>
      </w:r>
      <w:r>
        <w:t>What are the units for these highlighted cells? Could you just double check these for me please Jim?</w:t>
      </w:r>
    </w:p>
  </w:comment>
  <w:comment w:id="404" w:author="JTT" w:date="2015-02-17T08:22:00Z" w:initials="JT">
    <w:p w14:paraId="32791E76" w14:textId="4F98B935" w:rsidR="00FF5667" w:rsidRDefault="00FF5667">
      <w:pPr>
        <w:pStyle w:val="CommentText"/>
      </w:pPr>
      <w:r>
        <w:rPr>
          <w:rStyle w:val="CommentReference"/>
        </w:rPr>
        <w:annotationRef/>
      </w:r>
      <w:r>
        <w:t>I think you’ve got AIC backwards: the 3</w:t>
      </w:r>
      <w:r w:rsidRPr="00FF5667">
        <w:rPr>
          <w:vertAlign w:val="superscript"/>
        </w:rPr>
        <w:t>rd</w:t>
      </w:r>
      <w:r>
        <w:t xml:space="preserve"> model should have delta-AIC = 0. </w:t>
      </w:r>
    </w:p>
  </w:comment>
  <w:comment w:id="408" w:author="darcy" w:date="2015-02-17T07:55:00Z" w:initials="d">
    <w:p w14:paraId="4664C0A7" w14:textId="3C9845C1" w:rsidR="0034058D" w:rsidRDefault="0034058D">
      <w:pPr>
        <w:pStyle w:val="CommentText"/>
      </w:pPr>
      <w:r>
        <w:rPr>
          <w:rStyle w:val="CommentReference"/>
        </w:rPr>
        <w:annotationRef/>
      </w:r>
      <w:r>
        <w:t>Added this</w:t>
      </w:r>
    </w:p>
  </w:comment>
  <w:comment w:id="411" w:author="Darcy Webber" w:date="2015-02-17T07:55:00Z" w:initials="DW">
    <w:p w14:paraId="58ED6FEC" w14:textId="1DBFF746" w:rsidR="0034058D" w:rsidRDefault="0034058D">
      <w:pPr>
        <w:pStyle w:val="CommentText"/>
      </w:pPr>
      <w:r>
        <w:rPr>
          <w:rStyle w:val="CommentReference"/>
        </w:rPr>
        <w:annotationRef/>
      </w:r>
      <w:r>
        <w:t>Should I collapse this fig by sex? (as we don’t model transient variation by sex). What should the y axis labels say? Res_z1 etc is not very good.</w:t>
      </w:r>
    </w:p>
  </w:comment>
  <w:comment w:id="414" w:author="JTT" w:date="2015-02-17T07:55:00Z" w:initials="JT">
    <w:p w14:paraId="2AE68623" w14:textId="2D0E41B4" w:rsidR="0034058D" w:rsidRDefault="0034058D">
      <w:pPr>
        <w:pStyle w:val="CommentText"/>
      </w:pPr>
      <w:r>
        <w:rPr>
          <w:rStyle w:val="CommentReference"/>
        </w:rPr>
        <w:annotationRef/>
      </w:r>
      <w:r>
        <w:t>These will need captions on the outer left-hand side (“Sample size”) and outer top-side (“Estimation model”)</w:t>
      </w:r>
    </w:p>
  </w:comment>
  <w:comment w:id="415" w:author="darcy" w:date="2015-02-17T07:55:00Z" w:initials="d">
    <w:p w14:paraId="6EDD6886" w14:textId="3AA574B7" w:rsidR="0034058D" w:rsidRDefault="0034058D">
      <w:pPr>
        <w:pStyle w:val="CommentText"/>
      </w:pPr>
      <w:r>
        <w:rPr>
          <w:rStyle w:val="CommentReference"/>
        </w:rPr>
        <w:annotationRef/>
      </w:r>
      <w:r>
        <w:t>Will do tom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B6D5B1" w15:done="0"/>
  <w15:commentEx w15:paraId="31BCD37E" w15:done="0"/>
  <w15:commentEx w15:paraId="3E268E85" w15:done="0"/>
  <w15:commentEx w15:paraId="201C6066" w15:done="0"/>
  <w15:commentEx w15:paraId="7A3911E4" w15:done="0"/>
  <w15:commentEx w15:paraId="339478FE" w15:paraIdParent="7A3911E4" w15:done="0"/>
  <w15:commentEx w15:paraId="1A1F2963" w15:done="0"/>
  <w15:commentEx w15:paraId="6782037D" w15:paraIdParent="1A1F2963" w15:done="0"/>
  <w15:commentEx w15:paraId="3E813A78" w15:done="0"/>
  <w15:commentEx w15:paraId="0648433F" w15:paraIdParent="3E813A78" w15:done="0"/>
  <w15:commentEx w15:paraId="6D30B8EB" w15:done="0"/>
  <w15:commentEx w15:paraId="1DF5F9A7" w15:done="0"/>
  <w15:commentEx w15:paraId="5ED5809D" w15:done="0"/>
  <w15:commentEx w15:paraId="6601B89D" w15:paraIdParent="5ED5809D" w15:done="0"/>
  <w15:commentEx w15:paraId="08DD4A5D" w15:done="0"/>
  <w15:commentEx w15:paraId="64062209" w15:done="0"/>
  <w15:commentEx w15:paraId="4664C0A7" w15:done="0"/>
  <w15:commentEx w15:paraId="58ED6FEC" w15:done="0"/>
  <w15:commentEx w15:paraId="2AE68623" w15:done="0"/>
  <w15:commentEx w15:paraId="6EDD6886" w15:paraIdParent="2AE686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A82A2" w14:textId="77777777" w:rsidR="00151DCF" w:rsidRDefault="00151DCF" w:rsidP="00D21621">
      <w:pPr>
        <w:spacing w:after="0" w:line="240" w:lineRule="auto"/>
      </w:pPr>
      <w:r>
        <w:separator/>
      </w:r>
    </w:p>
  </w:endnote>
  <w:endnote w:type="continuationSeparator" w:id="0">
    <w:p w14:paraId="19CF178A" w14:textId="77777777" w:rsidR="00151DCF" w:rsidRDefault="00151DC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8679437"/>
      <w:docPartObj>
        <w:docPartGallery w:val="Page Numbers (Bottom of Page)"/>
        <w:docPartUnique/>
      </w:docPartObj>
    </w:sdtPr>
    <w:sdtContent>
      <w:p w14:paraId="4A4BC7A2" w14:textId="77777777" w:rsidR="0034058D" w:rsidRDefault="0034058D">
        <w:pPr>
          <w:pStyle w:val="Footer"/>
          <w:jc w:val="center"/>
        </w:pPr>
        <w:r>
          <w:fldChar w:fldCharType="begin"/>
        </w:r>
        <w:r>
          <w:instrText xml:space="preserve"> PAGE   \* MERGEFORMAT </w:instrText>
        </w:r>
        <w:r>
          <w:fldChar w:fldCharType="separate"/>
        </w:r>
        <w:r w:rsidR="009969E2">
          <w:rPr>
            <w:noProof/>
          </w:rPr>
          <w:t>26</w:t>
        </w:r>
        <w:r>
          <w:rPr>
            <w:noProof/>
          </w:rPr>
          <w:fldChar w:fldCharType="end"/>
        </w:r>
      </w:p>
    </w:sdtContent>
  </w:sdt>
  <w:p w14:paraId="5836647F" w14:textId="77777777" w:rsidR="0034058D" w:rsidRDefault="003405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7D59ED" w14:textId="77777777" w:rsidR="00151DCF" w:rsidRDefault="00151DCF" w:rsidP="00D21621">
      <w:pPr>
        <w:spacing w:after="0" w:line="240" w:lineRule="auto"/>
      </w:pPr>
      <w:r>
        <w:separator/>
      </w:r>
    </w:p>
  </w:footnote>
  <w:footnote w:type="continuationSeparator" w:id="0">
    <w:p w14:paraId="60383AD2" w14:textId="77777777" w:rsidR="00151DCF" w:rsidRDefault="00151DC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4457"/>
    <w:rsid w:val="00157581"/>
    <w:rsid w:val="00160678"/>
    <w:rsid w:val="00160BE9"/>
    <w:rsid w:val="00161E13"/>
    <w:rsid w:val="00166624"/>
    <w:rsid w:val="00167406"/>
    <w:rsid w:val="00170478"/>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058D"/>
    <w:rsid w:val="00341937"/>
    <w:rsid w:val="0034763E"/>
    <w:rsid w:val="00347984"/>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15A8"/>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80001A"/>
    <w:rsid w:val="00800D3D"/>
    <w:rsid w:val="00800D8D"/>
    <w:rsid w:val="00801518"/>
    <w:rsid w:val="00801A43"/>
    <w:rsid w:val="00804B23"/>
    <w:rsid w:val="008063C7"/>
    <w:rsid w:val="00806E4F"/>
    <w:rsid w:val="00807236"/>
    <w:rsid w:val="008100AA"/>
    <w:rsid w:val="00810461"/>
    <w:rsid w:val="00810AB2"/>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6E2C"/>
    <w:rsid w:val="00BF76EB"/>
    <w:rsid w:val="00C01D7E"/>
    <w:rsid w:val="00C03356"/>
    <w:rsid w:val="00C03A00"/>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47457"/>
    <w:rsid w:val="00C51200"/>
    <w:rsid w:val="00C535A9"/>
    <w:rsid w:val="00C54E6E"/>
    <w:rsid w:val="00C57731"/>
    <w:rsid w:val="00C60C38"/>
    <w:rsid w:val="00C62558"/>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40E"/>
    <w:rsid w:val="00CA2ADD"/>
    <w:rsid w:val="00CA3575"/>
    <w:rsid w:val="00CA3729"/>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80F51"/>
    <w:rsid w:val="00E81544"/>
    <w:rsid w:val="00E84EBE"/>
    <w:rsid w:val="00E8714B"/>
    <w:rsid w:val="00E87996"/>
    <w:rsid w:val="00E90ECD"/>
    <w:rsid w:val="00E9106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937"/>
    <w:rsid w:val="00F22E9E"/>
    <w:rsid w:val="00F2396C"/>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github.com/quantifish/TagGrowth"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kaskr/adcomp"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www.elsevier.com/journals/fisheries-research/0165-7836/guide-for-authors"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77112B-1267-4734-8E39-3F6113D16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0</TotalTime>
  <Pages>36</Pages>
  <Words>17017</Words>
  <Characters>9700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616</cp:revision>
  <cp:lastPrinted>2015-02-16T22:19:00Z</cp:lastPrinted>
  <dcterms:created xsi:type="dcterms:W3CDTF">2015-01-23T23:16:00Z</dcterms:created>
  <dcterms:modified xsi:type="dcterms:W3CDTF">2015-02-1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KT7VR39P"/&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